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06489C61" w:rsidR="00D767D6" w:rsidRPr="00D767D6" w:rsidRDefault="00D767D6">
      <w:pPr>
        <w:rPr>
          <w:b/>
          <w:bCs/>
        </w:rPr>
      </w:pPr>
      <w:r w:rsidRPr="00D767D6">
        <w:rPr>
          <w:b/>
          <w:bCs/>
        </w:rPr>
        <w:t xml:space="preserve">Caution coupling </w:t>
      </w:r>
      <w:r w:rsidR="00836B82">
        <w:rPr>
          <w:b/>
          <w:bCs/>
        </w:rPr>
        <w:t>explains linear phase of</w:t>
      </w:r>
      <w:r w:rsidRPr="00D767D6">
        <w:rPr>
          <w:b/>
          <w:bCs/>
        </w:rPr>
        <w:t xml:space="preserve"> Covid-19 curves</w:t>
      </w:r>
    </w:p>
    <w:p w14:paraId="2E4B0553" w14:textId="0A0AF3DD" w:rsidR="00D767D6" w:rsidRDefault="00D767D6">
      <w:r>
        <w:t>John S. McCaskill</w:t>
      </w:r>
      <w:r w:rsidR="008C1006">
        <w:t xml:space="preserve"> and Norman H. Packard</w:t>
      </w:r>
    </w:p>
    <w:p w14:paraId="4A3C4AAC" w14:textId="22FC701B" w:rsidR="00D767D6" w:rsidRDefault="00D767D6">
      <w:r>
        <w:t>European Centre for Living Technology</w:t>
      </w:r>
      <w:r w:rsidR="00F95C6B">
        <w:t>, Venice, Italy</w:t>
      </w:r>
    </w:p>
    <w:p w14:paraId="0C8326F4" w14:textId="660C6C75" w:rsidR="002B1595" w:rsidRDefault="002B1595">
      <w:r>
        <w:t>Chemelion Inc.</w:t>
      </w:r>
      <w:r w:rsidR="00F95C6B">
        <w:t>, San Francisco, USA</w:t>
      </w:r>
    </w:p>
    <w:p w14:paraId="309A5640" w14:textId="77777777" w:rsidR="00D767D6" w:rsidRDefault="00D767D6"/>
    <w:p w14:paraId="77EFAAFC" w14:textId="1C28815D"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 </w:instrTex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DATA </w:instrText>
      </w:r>
      <w:r w:rsidR="0011114A">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9F4214">
        <w:t xml:space="preserve">. </w:t>
      </w:r>
      <w:r w:rsidR="009E453D">
        <w:t xml:space="preserve">In this letter, we show that central features of this societal response complexity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200EA8">
        <w:instrText xml:space="preserve"> ADDIN EN.CITE &lt;EndNote&gt;&lt;Cite&gt;&lt;Author&gt;Bruinen de Bruin&lt;/Author&gt;&lt;Year&gt;2020&lt;/Year&gt;&lt;RecNum&gt;18&lt;/RecNum&gt;&lt;DisplayText&gt;[23]&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200EA8">
        <w:rPr>
          <w:noProof/>
        </w:rPr>
        <w:t>[23]</w:t>
      </w:r>
      <w:r w:rsidR="00B2575D">
        <w:fldChar w:fldCharType="end"/>
      </w:r>
      <w:r w:rsidR="00CC1644">
        <w:t xml:space="preserve">. </w:t>
      </w:r>
      <w:r w:rsidR="002B1595">
        <w:t>However</w:t>
      </w:r>
      <w:r w:rsidR="00D767D6">
        <w:t xml:space="preserve">, </w:t>
      </w:r>
      <w:r w:rsidR="009B7339">
        <w:t xml:space="preserve">the prolonged near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43E29570" w14:textId="7AD29FBF" w:rsidR="00E626CB" w:rsidRDefault="009C03BC" w:rsidP="009C03BC">
      <w:pPr>
        <w:jc w:val="both"/>
      </w:pPr>
      <w:r>
        <w:t xml:space="preserve">In March 2020, a study in Oxford </w:t>
      </w:r>
      <w:r w:rsidR="00FC0501">
        <w:fldChar w:fldCharType="begin"/>
      </w:r>
      <w:r w:rsidR="00200EA8">
        <w:instrText xml:space="preserve"> ADDIN EN.CITE &lt;EndNote&gt;&lt;Cite&gt;&lt;Author&gt;Lourenco&lt;/Author&gt;&lt;Year&gt;2020&lt;/Year&gt;&lt;RecNum&gt;2&lt;/RecNum&gt;&lt;DisplayText&gt;[24]&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200EA8">
        <w:rPr>
          <w:noProof/>
        </w:rPr>
        <w:t>[24]</w:t>
      </w:r>
      <w:r w:rsidR="00FC0501">
        <w:fldChar w:fldCharType="end"/>
      </w:r>
      <w:r w:rsidR="00FC0501">
        <w:t xml:space="preserve"> </w:t>
      </w:r>
      <w:r>
        <w:t>suggested, using an SIR model, that a much larger portion of society may be infected than normally inferred from the testing data, which was biased to symptom carriers</w:t>
      </w:r>
      <w:r w:rsidR="00FC0501">
        <w:t>.</w:t>
      </w:r>
      <w:r>
        <w:t xml:space="preserve"> This was in-line with standard epidemiological modelling that relates the epidemic proliferation peak and subsequent decline to the advent of a significant fraction of the population becoming immune to the disease. </w:t>
      </w:r>
      <w:r w:rsidR="00E626CB">
        <w:t xml:space="preserve">Contemplating the </w:t>
      </w:r>
      <w:r w:rsidR="00CF1226">
        <w:t xml:space="preserve">early </w:t>
      </w:r>
      <w:r w:rsidR="00E626CB">
        <w:t>linear global data</w:t>
      </w:r>
      <w:r w:rsidR="00CF1226">
        <w:t xml:space="preserve">, </w:t>
      </w:r>
      <w:r w:rsidR="00E626CB">
        <w:t xml:space="preserve">see Fig. 1, the author was struck by the similarities with bacterial viral proliferation kinetics inside a single cell and in evolution experiments </w:t>
      </w:r>
      <w:r w:rsidR="00E626CB" w:rsidRPr="009B7339">
        <w:rPr>
          <w:i/>
          <w:iCs/>
        </w:rPr>
        <w:t>in vitro</w:t>
      </w:r>
      <w:r w:rsidR="00E626CB">
        <w:t>, which systematically show exponential growth giving way to linear growth in the absence of immunity</w:t>
      </w:r>
      <w:r w:rsidR="000A5FD6">
        <w:t xml:space="preserve"> </w:t>
      </w:r>
      <w:r w:rsidR="000A5FD6">
        <w:fldChar w:fldCharType="begin"/>
      </w:r>
      <w:r w:rsidR="00B16E3E">
        <w:instrText xml:space="preserve"> ADDIN EN.CITE &lt;EndNote&gt;&lt;Cite&gt;&lt;Author&gt;Yin&lt;/Author&gt;&lt;Year&gt;2018&lt;/Year&gt;&lt;RecNum&gt;26&lt;/RecNum&gt;&lt;DisplayText&gt;[25, 26]&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B16E3E">
        <w:rPr>
          <w:noProof/>
        </w:rPr>
        <w:t>[25, 26]</w:t>
      </w:r>
      <w:r w:rsidR="000A5FD6">
        <w:fldChar w:fldCharType="end"/>
      </w:r>
      <w:r w:rsidR="00E626CB">
        <w:t>. The fundamental reason for this is specific resource limitation, for example of the Q</w:t>
      </w:r>
      <w:r w:rsidR="006978B2">
        <w:t xml:space="preserve">ß viral </w:t>
      </w:r>
      <w:r w:rsidR="00E626CB">
        <w:t>replicase enzymes</w:t>
      </w:r>
      <w:r w:rsidR="006978B2">
        <w:t xml:space="preserve"> responsible for copying the RNA viral genome</w:t>
      </w:r>
      <w:r w:rsidR="009B7339">
        <w:t xml:space="preserve"> </w:t>
      </w:r>
      <w:r w:rsidR="00B16E3E">
        <w:fldChar w:fldCharType="begin"/>
      </w:r>
      <w:r w:rsidR="00B16E3E">
        <w:instrText xml:space="preserve"> ADDIN EN.CITE &lt;EndNote&gt;&lt;Cite&gt;&lt;Author&gt;Biebricher&lt;/Author&gt;&lt;Year&gt;1983&lt;/Year&gt;&lt;RecNum&gt;27&lt;/RecNum&gt;&lt;DisplayText&gt;[26]&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B16E3E">
        <w:rPr>
          <w:noProof/>
        </w:rPr>
        <w:t>[26]</w:t>
      </w:r>
      <w:r w:rsidR="00B16E3E">
        <w:fldChar w:fldCharType="end"/>
      </w:r>
      <w:r w:rsidR="006978B2">
        <w:t>. This is, like the nesting site limitation in bird populations, a straightforward thing: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 wondered if a </w:t>
      </w:r>
      <w:r w:rsidR="009B7339">
        <w:t>related</w:t>
      </w:r>
      <w:r w:rsidR="00591EE7">
        <w:t xml:space="preserve"> mechanism could account for the observed linear growth phase</w:t>
      </w:r>
      <w:r w:rsidR="00F51803">
        <w:t>s</w:t>
      </w:r>
      <w:r w:rsidR="00591EE7">
        <w:t xml:space="preserve"> for Covid-19 in societies shown in Fig. 1.</w:t>
      </w:r>
    </w:p>
    <w:p w14:paraId="2E9DE14F" w14:textId="79D96990" w:rsidR="009C70C1" w:rsidRDefault="009C70C1" w:rsidP="009C03BC">
      <w:pPr>
        <w:jc w:val="both"/>
      </w:pPr>
    </w:p>
    <w:p w14:paraId="24B3BFA9" w14:textId="3817D4C5" w:rsidR="009C70C1" w:rsidRDefault="009C70C1" w:rsidP="009C03BC">
      <w:pPr>
        <w:jc w:val="both"/>
      </w:pPr>
      <w:r>
        <w:t xml:space="preserve">We add </w:t>
      </w:r>
      <w:r w:rsidR="00F639C0">
        <w:t xml:space="preserve">an </w:t>
      </w:r>
      <w:r>
        <w:t xml:space="preserve">endogenous </w:t>
      </w:r>
      <w:r w:rsidR="00F639C0">
        <w:t xml:space="preserve">informed </w:t>
      </w:r>
      <w:r>
        <w:t xml:space="preserve">human cautionary response to simple compartmentalized </w:t>
      </w:r>
      <w:r w:rsidR="00B16E3E">
        <w:t xml:space="preserve">S(E)IR </w:t>
      </w:r>
      <w:r>
        <w:t xml:space="preserve">models in the following way. </w:t>
      </w:r>
      <w:r w:rsidR="00B9464A">
        <w:t>We split the population of susceptible individuals S into two classes S and S</w:t>
      </w:r>
      <w:r w:rsidR="00B9464A" w:rsidRPr="00B9464A">
        <w:rPr>
          <w:vertAlign w:val="subscript"/>
        </w:rPr>
        <w:t>c</w:t>
      </w:r>
      <w:r w:rsidR="00B9464A">
        <w:t xml:space="preserve">, the former acting unaffectedly and hence experiencing exposure to the </w:t>
      </w:r>
      <w:r w:rsidR="00B9464A">
        <w:lastRenderedPageBreak/>
        <w:t>virus at the initial rate, the latter exercising informed caution and hence reducing their exposure to the virus by a factor c</w:t>
      </w:r>
      <w:r w:rsidR="00B9464A" w:rsidRPr="00B9464A">
        <w:rPr>
          <w:vertAlign w:val="subscript"/>
        </w:rPr>
        <w:t>0</w:t>
      </w:r>
      <w:r w:rsidR="00B9464A">
        <w:t xml:space="preserve">&lt;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I in the </w:t>
      </w:r>
      <w:r w:rsidR="00D57DEA">
        <w:t>SIR model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12B20A9" w:rsidR="00B9464A" w:rsidRDefault="00D57DEA" w:rsidP="009C03BC">
      <w:pPr>
        <w:jc w:val="both"/>
      </w:pPr>
      <w:r>
        <w:t>To capture the response to this cautionary trigger</w:t>
      </w:r>
      <w:r w:rsidR="007238FC">
        <w:t>,</w:t>
      </w:r>
      <w:r>
        <w:t xml:space="preserve"> we </w:t>
      </w:r>
      <w:r w:rsidR="00760B56">
        <w:t xml:space="preserve">first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proportional to the product of their densities in the population (as in the law of mass action for chemical interactions), as well as a reverse transition from cautious individuals to individuals acting unaffectedly, proportional to the density 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C35442">
        <w:t>2</w:t>
      </w:r>
      <w:r w:rsidR="00895D36">
        <w:t xml:space="preserve">. Note that </w:t>
      </w:r>
      <w:r w:rsidR="0024322C">
        <w:t xml:space="preserve">in this </w:t>
      </w:r>
      <w:r w:rsidR="00F639C0">
        <w:t>first approach</w:t>
      </w:r>
      <w:r w:rsidR="0024322C">
        <w:t xml:space="preserve">, </w:t>
      </w:r>
      <w:r w:rsidR="00895D36">
        <w:t xml:space="preserve">we do not distinguish between cautious and </w:t>
      </w:r>
      <w:r w:rsidR="00F639C0">
        <w:t>non-</w:t>
      </w:r>
      <w:r w:rsidR="00895D36">
        <w:t xml:space="preserve">cautious exposed or infected individuals I. </w:t>
      </w:r>
      <w:r w:rsidR="0024322C">
        <w:t>We have tested the impact of making this distinction in a second set of models</w:t>
      </w:r>
      <w:r w:rsidR="00F639C0">
        <w:t xml:space="preserve">, also shown in Fig. </w:t>
      </w:r>
      <w:r w:rsidR="00C35442">
        <w:t>2</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p>
    <w:p w14:paraId="6FC0F3C0" w14:textId="77777777" w:rsidR="00B9464A" w:rsidRDefault="00B9464A" w:rsidP="009C03BC">
      <w:pPr>
        <w:jc w:val="both"/>
      </w:pPr>
    </w:p>
    <w:p w14:paraId="187A821A" w14:textId="262AD4D2" w:rsidR="00D57DEA" w:rsidRDefault="00F639C0" w:rsidP="009C03BC">
      <w:pPr>
        <w:jc w:val="both"/>
        <w:rPr>
          <w:rFonts w:eastAsiaTheme="minorEastAsia"/>
        </w:rPr>
      </w:pPr>
      <w:r>
        <w:t>An alternative</w:t>
      </w:r>
      <w:r w:rsidR="007238FC">
        <w:t xml:space="preserve"> threshold trigger response replaces 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proofErr w:type="spellStart"/>
      <w:r w:rsidR="00760B56">
        <w:rPr>
          <w:rFonts w:eastAsiaTheme="minorEastAsia"/>
        </w:rPr>
        <w:t>endogeneous</w:t>
      </w:r>
      <w:proofErr w:type="spellEnd"/>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 amplified responses to reports of rising death tolls</w:t>
      </w:r>
      <w:r w:rsidR="001C76B6">
        <w:rPr>
          <w:rFonts w:eastAsiaTheme="minorEastAsia"/>
        </w:rPr>
        <w:t>, it is not essential to explain the observed long linear response phases.</w:t>
      </w:r>
      <w:r w:rsidR="009C6B94">
        <w:rPr>
          <w:rFonts w:eastAsiaTheme="minorEastAsia"/>
        </w:rPr>
        <w:t xml:space="preserve"> It is clear that human caution response is related to risk assessment and much more complex than our simple model </w:t>
      </w:r>
      <w:r w:rsidR="009C6B94">
        <w:rPr>
          <w:rFonts w:eastAsiaTheme="minorEastAsia"/>
        </w:rPr>
        <w:fldChar w:fldCharType="begin"/>
      </w:r>
      <w:r w:rsidR="009C6B94">
        <w:rPr>
          <w:rFonts w:eastAsiaTheme="minorEastAsia"/>
        </w:rPr>
        <w:instrText xml:space="preserve"> ADDIN EN.CITE &lt;EndNote&gt;&lt;Cite&gt;&lt;Author&gt;Richard Eiser&lt;/Author&gt;&lt;Year&gt;2012&lt;/Year&gt;&lt;RecNum&gt;29&lt;/RecNum&gt;&lt;DisplayText&gt;[27]&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9C6B94">
        <w:rPr>
          <w:rFonts w:eastAsiaTheme="minorEastAsia"/>
        </w:rPr>
        <w:fldChar w:fldCharType="separate"/>
      </w:r>
      <w:r w:rsidR="009C6B94">
        <w:rPr>
          <w:rFonts w:eastAsiaTheme="minorEastAsia"/>
          <w:noProof/>
        </w:rPr>
        <w:t>[27]</w:t>
      </w:r>
      <w:r w:rsidR="009C6B94">
        <w:rPr>
          <w:rFonts w:eastAsiaTheme="minorEastAsia"/>
        </w:rPr>
        <w:fldChar w:fldCharType="end"/>
      </w:r>
      <w:r w:rsidR="009C6B94">
        <w:rPr>
          <w:rFonts w:eastAsiaTheme="minorEastAsia"/>
        </w:rPr>
        <w:t xml:space="preserve">. We shall discuss this further below. </w:t>
      </w:r>
    </w:p>
    <w:p w14:paraId="65563213" w14:textId="36CC002F" w:rsidR="0004656E" w:rsidRDefault="0004656E" w:rsidP="009C03BC">
      <w:pPr>
        <w:jc w:val="both"/>
        <w:rPr>
          <w:rFonts w:eastAsiaTheme="minorEastAsia"/>
        </w:rPr>
      </w:pPr>
    </w:p>
    <w:p w14:paraId="767C3F4B" w14:textId="418B7473" w:rsidR="00B15680" w:rsidRDefault="0004656E" w:rsidP="0004656E">
      <w:pPr>
        <w:jc w:val="both"/>
      </w:pPr>
      <w:r>
        <w:t>The generic linear phases of growth for the cumulative confirmed cases are surveyed in data taken from Johns Hopkins University database, using a rolling average over 7 days to remove prominent weekly variations in reporting and some fluctuations, in Fig 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 xml:space="preserve"> </w:t>
      </w:r>
      <w:r w:rsidR="001D3AEF">
        <w:lastRenderedPageBreak/>
        <w:t>and south Africa)</w:t>
      </w:r>
      <w:r>
        <w:t xml:space="preserve">, the </w:t>
      </w:r>
      <w:r w:rsidR="001D3AEF">
        <w:t>other</w:t>
      </w:r>
      <w:r>
        <w:t xml:space="preserve"> </w:t>
      </w:r>
      <w:r w:rsidR="00B15680">
        <w:t>largest Covid-19 epidemic</w:t>
      </w:r>
      <w:r>
        <w:t xml:space="preserve"> countries </w:t>
      </w:r>
      <w:r w:rsidR="001D3AEF">
        <w:t xml:space="preserve">in Fig. 1B </w:t>
      </w:r>
      <w:r w:rsidR="00B15680">
        <w:t>also demonstrate an extended linear saturation response (two such phases with differing degrees of caution regulation are visible in the US data).</w:t>
      </w:r>
      <w:r w:rsidR="001D3AEF">
        <w:t xml:space="preserve"> </w:t>
      </w:r>
    </w:p>
    <w:p w14:paraId="0BA0CB22" w14:textId="241A3606" w:rsidR="00760B56" w:rsidRDefault="00760B56" w:rsidP="009C03BC">
      <w:pPr>
        <w:jc w:val="both"/>
      </w:pPr>
    </w:p>
    <w:p w14:paraId="3B8D7BCE" w14:textId="3E9BB4DD"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 xml:space="preserve">modelling package </w:t>
      </w:r>
      <w:proofErr w:type="spellStart"/>
      <w:r w:rsidR="00B81293">
        <w:t>GomPy</w:t>
      </w:r>
      <w:proofErr w:type="spellEnd"/>
      <w:r w:rsidR="00B81293">
        <w:t xml:space="preserve"> (with its interface to SciPy)</w:t>
      </w:r>
      <w:r w:rsidR="000A5341">
        <w:t xml:space="preserve"> for convenience</w:t>
      </w:r>
      <w:r w:rsidR="00B81293">
        <w:t xml:space="preserve">. </w:t>
      </w:r>
      <w:r w:rsidR="00CE45E7">
        <w:t>Fig. 3 shows the range of epidemic responses in the number of daily cases for the caution extensions to the simple (SEIR) and hospital differentiated (SEI3R</w:t>
      </w:r>
      <w:r w:rsidR="00D30CA0">
        <w:t>)</w:t>
      </w:r>
      <w:r w:rsidR="00CE45E7">
        <w:t xml:space="preserve"> models </w:t>
      </w:r>
      <w:r w:rsidR="00B81293">
        <w:t xml:space="preserve">for representative variation of the three caution parameters about typical values. </w:t>
      </w:r>
      <w:r w:rsidR="00837C60">
        <w:t>Note that the second of the caution extensions (</w:t>
      </w:r>
      <w:r w:rsidR="00D30CA0">
        <w:t>S3EIR</w:t>
      </w:r>
      <w:r w:rsidR="00837C60">
        <w:t xml:space="preserve">columns 2 and 4), which includes caution for exposed and infected individuals, strengthens the caution response </w:t>
      </w:r>
      <w:proofErr w:type="gramStart"/>
      <w:r w:rsidR="00837C60">
        <w:t>and also</w:t>
      </w:r>
      <w:proofErr w:type="gramEnd"/>
      <w:r w:rsidR="00837C60">
        <w:t xml:space="preserve"> predicts strong second wave phenomena for some parameter values.</w:t>
      </w:r>
      <w:r w:rsidR="000A5341">
        <w:t xml:space="preserve"> T</w:t>
      </w:r>
      <w:r w:rsidR="00837C60">
        <w:t>he range of response forms appears to co</w:t>
      </w:r>
      <w:r w:rsidR="000A5341">
        <w:t xml:space="preserve">ver </w:t>
      </w:r>
      <w:proofErr w:type="gramStart"/>
      <w:r w:rsidR="00837C60">
        <w:t xml:space="preserve">the </w:t>
      </w:r>
      <w:r w:rsidR="000A5341">
        <w:t xml:space="preserve">majority </w:t>
      </w:r>
      <w:r w:rsidR="00837C60">
        <w:t>of</w:t>
      </w:r>
      <w:proofErr w:type="gramEnd"/>
      <w:r w:rsidR="00837C60">
        <w:t xml:space="preserve"> forms </w:t>
      </w:r>
      <w:r w:rsidR="000A5341">
        <w:t>seen for 194 countries in the JHU data. Note that in Fig. 3, showing daily not cumulative cases as in Fig. 1, the linear phase of growth corresponds to constant daily cases.</w:t>
      </w:r>
    </w:p>
    <w:p w14:paraId="737AAA14" w14:textId="3B5548E3" w:rsidR="000A5341" w:rsidRDefault="000A5341" w:rsidP="009C03BC">
      <w:pPr>
        <w:jc w:val="both"/>
      </w:pPr>
    </w:p>
    <w:p w14:paraId="514D6AD6" w14:textId="196A40D9"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4. [We plan to extend this figure to include three other countries with different shaped responses.] Note that this fit was achieved with simple manual adjustment</w:t>
      </w:r>
      <w:r w:rsidR="00006C70">
        <w:t>,</w:t>
      </w:r>
      <w:r w:rsidR="00707395">
        <w:t xml:space="preserve"> without </w:t>
      </w:r>
      <w:proofErr w:type="gramStart"/>
      <w:r w:rsidR="00707395">
        <w:t>taking into account</w:t>
      </w:r>
      <w:proofErr w:type="gramEnd"/>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proofErr w:type="gramStart"/>
      <w:r w:rsidR="00707395">
        <w:t>all of</w:t>
      </w:r>
      <w:proofErr w:type="gramEnd"/>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epidemics :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4,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03AEA9FF" w:rsidR="00205CEC" w:rsidRDefault="009C70C1" w:rsidP="004707EC">
      <w:pPr>
        <w:jc w:val="both"/>
      </w:pPr>
      <w:r>
        <w:t xml:space="preserve">This phenomenom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E626CB">
        <w:t>the more generic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w:t>
      </w:r>
      <w:r w:rsidR="002E6E35">
        <w:lastRenderedPageBreak/>
        <w:t xml:space="preserve">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3.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204E19AD"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ing second waves of infection.</w:t>
      </w:r>
    </w:p>
    <w:p w14:paraId="6F3BB519" w14:textId="609F6336" w:rsidR="00E76A30" w:rsidRDefault="00E76A30" w:rsidP="007D1E71">
      <w:pPr>
        <w:jc w:val="both"/>
      </w:pPr>
    </w:p>
    <w:p w14:paraId="5DADF471" w14:textId="4A9E5EA7" w:rsidR="00E76A30" w:rsidRDefault="00E76A30" w:rsidP="007D1E71">
      <w:pPr>
        <w:jc w:val="both"/>
      </w:pPr>
      <w:r>
        <w:t>Perhaps it will be possible for the human population to modulate its cautionary response using widespread information about the negative repercussions of the relaxation of caution. It is the authors view however that until a viable vaccine is found,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75120AA7" w:rsidR="00E76A30" w:rsidRDefault="00E76A30" w:rsidP="007D1E71">
      <w:pPr>
        <w:jc w:val="both"/>
      </w:pPr>
      <w:r>
        <w:t xml:space="preserve">The authors wish to acknowledge the support </w:t>
      </w:r>
      <w:r w:rsidR="00CB4CC3">
        <w:t xml:space="preserve">of the European Centre for Living Technology, and the access to Covid-19 data compiled by Johns Hopkins University and …. The authors </w:t>
      </w:r>
      <w:r w:rsidR="00CB4CC3">
        <w:lastRenderedPageBreak/>
        <w:t xml:space="preserve">wish to thank those authors who made their modelling software examples available on </w:t>
      </w:r>
      <w:proofErr w:type="spellStart"/>
      <w:r w:rsidR="00CB4CC3">
        <w:t>github</w:t>
      </w:r>
      <w:proofErr w:type="spellEnd"/>
      <w:proofErr w:type="gramStart"/>
      <w:r w:rsidR="00CB4CC3">
        <w:t>, in particular, Dr. Alison</w:t>
      </w:r>
      <w:proofErr w:type="gramEnd"/>
      <w:r w:rsidR="00CB4CC3">
        <w:t xml:space="preserve"> and the authors of the </w:t>
      </w:r>
      <w:proofErr w:type="spellStart"/>
      <w:r w:rsidR="00CB4CC3">
        <w:t>GomPy</w:t>
      </w:r>
      <w:proofErr w:type="spellEnd"/>
      <w:r w:rsidR="00CB4CC3">
        <w:t xml:space="preserve"> package for conveniently assembling a modelling framework that allows also a ready extension to stochastic modelling (not employed in this paper). </w:t>
      </w:r>
    </w:p>
    <w:p w14:paraId="38A4A29F" w14:textId="3FE66F64" w:rsidR="0011114A" w:rsidRDefault="0011114A"/>
    <w:p w14:paraId="7AE9007D" w14:textId="77777777" w:rsidR="001508F4" w:rsidRDefault="001508F4">
      <w:pPr>
        <w:rPr>
          <w:b/>
          <w:bCs/>
        </w:rPr>
      </w:pPr>
      <w:r>
        <w:rPr>
          <w:b/>
          <w:bCs/>
        </w:rPr>
        <w:br w:type="page"/>
      </w:r>
    </w:p>
    <w:p w14:paraId="58C6A05A" w14:textId="1E79BA24" w:rsidR="00D5526F" w:rsidRPr="00831BED" w:rsidRDefault="00002DF1">
      <w:pPr>
        <w:rPr>
          <w:b/>
          <w:bCs/>
        </w:rPr>
      </w:pPr>
      <w:r>
        <w:rPr>
          <w:b/>
          <w:bCs/>
          <w:noProof/>
        </w:rPr>
        <w:lastRenderedPageBreak/>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E029E4" w:rsidRDefault="00E029E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E029E4" w:rsidRDefault="00E029E4"/>
                  </w:txbxContent>
                </v:textbox>
              </v:shape>
            </w:pict>
          </mc:Fallback>
        </mc:AlternateContent>
      </w:r>
      <w:r>
        <w:rPr>
          <w:b/>
          <w:bCs/>
          <w:noProof/>
        </w:rPr>
        <mc:AlternateContent>
          <mc:Choice Requires="wps">
            <w:drawing>
              <wp:anchor distT="0" distB="0" distL="114300" distR="114300" simplePos="0" relativeHeight="251659264" behindDoc="0" locked="0" layoutInCell="1" allowOverlap="1" wp14:anchorId="1E144E50" wp14:editId="0CE4BAD7">
                <wp:simplePos x="0" y="0"/>
                <wp:positionH relativeFrom="column">
                  <wp:posOffset>-14259</wp:posOffset>
                </wp:positionH>
                <wp:positionV relativeFrom="paragraph">
                  <wp:posOffset>152400</wp:posOffset>
                </wp:positionV>
                <wp:extent cx="276860" cy="31369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276860" cy="313690"/>
                        </a:xfrm>
                        <a:prstGeom prst="rect">
                          <a:avLst/>
                        </a:prstGeom>
                        <a:noFill/>
                        <a:ln w="6350">
                          <a:noFill/>
                        </a:ln>
                      </wps:spPr>
                      <wps:txbx>
                        <w:txbxContent>
                          <w:p w14:paraId="0B1461F1" w14:textId="7D7E31A4" w:rsidR="00E029E4" w:rsidRDefault="00E029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144E50" id="Text Box 16" o:spid="_x0000_s1027" type="#_x0000_t202" style="position:absolute;margin-left:-1.1pt;margin-top:12pt;width:21.8pt;height:24.7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" filled="f" stroked="f" strokeweight=".5pt">
                <v:textbox>
                  <w:txbxContent>
                    <w:p w14:paraId="0B1461F1" w14:textId="7D7E31A4" w:rsidR="00E029E4" w:rsidRDefault="00E029E4">
                      <w:r>
                        <w:t>A</w:t>
                      </w:r>
                    </w:p>
                  </w:txbxContent>
                </v:textbox>
              </v:shape>
            </w:pict>
          </mc:Fallback>
        </mc:AlternateContent>
      </w:r>
      <w:r w:rsidR="00D5526F" w:rsidRPr="000702F7">
        <w:rPr>
          <w:b/>
          <w:bCs/>
        </w:rPr>
        <w:t>Figures</w:t>
      </w:r>
    </w:p>
    <w:p w14:paraId="452442B6" w14:textId="3EE6AF0D" w:rsidR="00F63C94" w:rsidRDefault="00002DF1">
      <w:r>
        <w:rPr>
          <w:b/>
          <w:bCs/>
          <w:noProof/>
        </w:rPr>
        <mc:AlternateContent>
          <mc:Choice Requires="wps">
            <w:drawing>
              <wp:anchor distT="0" distB="0" distL="114300" distR="114300" simplePos="0" relativeHeight="251665408" behindDoc="0" locked="0" layoutInCell="1" allowOverlap="1" wp14:anchorId="5E0D0CD5" wp14:editId="57901961">
                <wp:simplePos x="0" y="0"/>
                <wp:positionH relativeFrom="column">
                  <wp:posOffset>2294890</wp:posOffset>
                </wp:positionH>
                <wp:positionV relativeFrom="paragraph">
                  <wp:posOffset>2865466</wp:posOffset>
                </wp:positionV>
                <wp:extent cx="1357746" cy="221673"/>
                <wp:effectExtent l="0" t="0" r="1270" b="0"/>
                <wp:wrapNone/>
                <wp:docPr id="19" name="Text Box 19"/>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7D361BB4" w14:textId="77777777" w:rsidR="00E029E4" w:rsidRDefault="00E029E4" w:rsidP="00002DF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E0D0CD5" id="Text Box 19" o:spid="_x0000_s1028" type="#_x0000_t202" style="position:absolute;margin-left:180.7pt;margin-top:225.65pt;width:106.9pt;height:17.4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" fillcolor="white [3212]" stroked="f" strokeweight=".5pt">
                <v:textbox>
                  <w:txbxContent>
                    <w:p w14:paraId="7D361BB4" w14:textId="77777777" w:rsidR="00E029E4" w:rsidRDefault="00E029E4" w:rsidP="00002DF1"/>
                  </w:txbxContent>
                </v:textbox>
              </v:shape>
            </w:pict>
          </mc:Fallback>
        </mc:AlternateContent>
      </w:r>
      <w:r>
        <w:rPr>
          <w:b/>
          <w:bCs/>
          <w:noProof/>
        </w:rPr>
        <mc:AlternateContent>
          <mc:Choice Requires="wps">
            <w:drawing>
              <wp:anchor distT="0" distB="0" distL="114300" distR="114300" simplePos="0" relativeHeight="251661312" behindDoc="0" locked="0" layoutInCell="1" allowOverlap="1" wp14:anchorId="106C37B5" wp14:editId="7C8F2D19">
                <wp:simplePos x="0" y="0"/>
                <wp:positionH relativeFrom="column">
                  <wp:posOffset>-45374</wp:posOffset>
                </wp:positionH>
                <wp:positionV relativeFrom="paragraph">
                  <wp:posOffset>2842895</wp:posOffset>
                </wp:positionV>
                <wp:extent cx="276860" cy="29527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76860" cy="295275"/>
                        </a:xfrm>
                        <a:prstGeom prst="rect">
                          <a:avLst/>
                        </a:prstGeom>
                        <a:noFill/>
                        <a:ln w="6350">
                          <a:noFill/>
                        </a:ln>
                      </wps:spPr>
                      <wps:txbx>
                        <w:txbxContent>
                          <w:p w14:paraId="7FDD178F" w14:textId="6C961A06" w:rsidR="00E029E4" w:rsidRDefault="00E029E4" w:rsidP="00275BBB">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6C37B5" id="Text Box 17" o:spid="_x0000_s1029" type="#_x0000_t202" style="position:absolute;margin-left:-3.55pt;margin-top:223.85pt;width:21.8pt;height:23.2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" filled="f" stroked="f" strokeweight=".5pt">
                <v:textbox>
                  <w:txbxContent>
                    <w:p w14:paraId="7FDD178F" w14:textId="6C961A06" w:rsidR="00E029E4" w:rsidRDefault="00E029E4" w:rsidP="00275BBB">
                      <w:r>
                        <w:t>B</w:t>
                      </w:r>
                    </w:p>
                  </w:txbxContent>
                </v:textbox>
              </v:shape>
            </w:pict>
          </mc:Fallback>
        </mc:AlternateContent>
      </w:r>
      <w:r>
        <w:rPr>
          <w:noProof/>
        </w:rPr>
        <w:drawing>
          <wp:anchor distT="0" distB="0" distL="114300" distR="114300" simplePos="0" relativeHeight="251662336" behindDoc="0" locked="0" layoutInCell="1" allowOverlap="0" wp14:anchorId="7F713AE2" wp14:editId="521F0023">
            <wp:simplePos x="0" y="0"/>
            <wp:positionH relativeFrom="column">
              <wp:posOffset>128559</wp:posOffset>
            </wp:positionH>
            <wp:positionV relativeFrom="paragraph">
              <wp:posOffset>2964180</wp:posOffset>
            </wp:positionV>
            <wp:extent cx="5633720" cy="3009265"/>
            <wp:effectExtent l="0" t="0" r="5080" b="635"/>
            <wp:wrapSquare wrapText="bothSides"/>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ell phon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33720" cy="3009265"/>
                    </a:xfrm>
                    <a:prstGeom prst="rect">
                      <a:avLst/>
                    </a:prstGeom>
                  </pic:spPr>
                </pic:pic>
              </a:graphicData>
            </a:graphic>
            <wp14:sizeRelH relativeFrom="margin">
              <wp14:pctWidth>0</wp14:pctWidth>
            </wp14:sizeRelH>
            <wp14:sizeRelV relativeFrom="margin">
              <wp14:pctHeight>0</wp14:pctHeight>
            </wp14:sizeRelV>
          </wp:anchor>
        </w:drawing>
      </w:r>
      <w:r w:rsidR="00B05583">
        <w:rPr>
          <w:noProof/>
        </w:rPr>
        <w:drawing>
          <wp:inline distT="0" distB="0" distL="0" distR="0" wp14:anchorId="4BA71648" wp14:editId="4260CF65">
            <wp:extent cx="5727700" cy="296418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2964180"/>
                    </a:xfrm>
                    <a:prstGeom prst="rect">
                      <a:avLst/>
                    </a:prstGeom>
                  </pic:spPr>
                </pic:pic>
              </a:graphicData>
            </a:graphic>
          </wp:inline>
        </w:drawing>
      </w:r>
    </w:p>
    <w:p w14:paraId="52977A35" w14:textId="00FFDEE6" w:rsidR="00831BED" w:rsidRDefault="00831BED" w:rsidP="00130C34">
      <w:pPr>
        <w:ind w:firstLine="142"/>
      </w:pPr>
    </w:p>
    <w:p w14:paraId="67CD7442" w14:textId="29234AEB" w:rsidR="00831BED" w:rsidRDefault="00D5526F" w:rsidP="00B05583">
      <w:pPr>
        <w:jc w:val="both"/>
        <w:rPr>
          <w:sz w:val="22"/>
          <w:szCs w:val="22"/>
        </w:rPr>
      </w:pPr>
      <w:r w:rsidRPr="00B05583">
        <w:rPr>
          <w:b/>
          <w:bCs/>
          <w:sz w:val="22"/>
          <w:szCs w:val="22"/>
        </w:rPr>
        <w:t xml:space="preserve">Fig.1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B05583">
        <w:rPr>
          <w:sz w:val="22"/>
          <w:szCs w:val="22"/>
        </w:rPr>
        <w:t xml:space="preserve"> </w:t>
      </w:r>
      <w:r w:rsidR="00130C34" w:rsidRPr="00275BBB">
        <w:rPr>
          <w:b/>
          <w:bCs/>
          <w:sz w:val="22"/>
          <w:szCs w:val="22"/>
        </w:rPr>
        <w:t>B)</w:t>
      </w:r>
      <w:r w:rsidR="00130C34">
        <w:rPr>
          <w:sz w:val="22"/>
          <w:szCs w:val="22"/>
        </w:rPr>
        <w:t xml:space="preserve"> Same for </w:t>
      </w:r>
      <w:r w:rsidR="00F51803">
        <w:rPr>
          <w:sz w:val="22"/>
          <w:szCs w:val="22"/>
        </w:rPr>
        <w:t xml:space="preserve">seven </w:t>
      </w:r>
      <w:r w:rsidR="00130C34">
        <w:rPr>
          <w:sz w:val="22"/>
          <w:szCs w:val="22"/>
        </w:rPr>
        <w:t xml:space="preserve">countries with largest population epidemics in the world for Covid-19 as of Aug </w:t>
      </w:r>
      <w:proofErr w:type="gramStart"/>
      <w:r w:rsidR="00130C34">
        <w:rPr>
          <w:sz w:val="22"/>
          <w:szCs w:val="22"/>
        </w:rPr>
        <w:t>1</w:t>
      </w:r>
      <w:proofErr w:type="gramEnd"/>
      <w:r w:rsidR="00130C34">
        <w:rPr>
          <w:sz w:val="22"/>
          <w:szCs w:val="22"/>
        </w:rPr>
        <w:t xml:space="preserve"> 2020. </w:t>
      </w:r>
      <w:r w:rsidR="00F51803">
        <w:rPr>
          <w:sz w:val="22"/>
          <w:szCs w:val="22"/>
        </w:rPr>
        <w:t>The</w:t>
      </w:r>
      <w:r w:rsidR="00130C34">
        <w:rPr>
          <w:sz w:val="22"/>
          <w:szCs w:val="22"/>
        </w:rPr>
        <w:t xml:space="preserve"> US</w:t>
      </w:r>
      <w:r w:rsidR="00F51803">
        <w:rPr>
          <w:sz w:val="22"/>
          <w:szCs w:val="22"/>
        </w:rPr>
        <w:t>A</w:t>
      </w:r>
      <w:r w:rsidR="00130C34">
        <w:rPr>
          <w:sz w:val="22"/>
          <w:szCs w:val="22"/>
        </w:rPr>
        <w:t xml:space="preserve"> and Brazil have not had a consistent or effective communication of information about the disease, but the response is still effectively piecewise linear as expected from the cautionary model, like the </w:t>
      </w:r>
      <w:r w:rsidR="00F51803">
        <w:rPr>
          <w:sz w:val="22"/>
          <w:szCs w:val="22"/>
        </w:rPr>
        <w:t xml:space="preserve">more dampening </w:t>
      </w:r>
      <w:r w:rsidR="00130C34">
        <w:rPr>
          <w:sz w:val="22"/>
          <w:szCs w:val="22"/>
        </w:rPr>
        <w:t>Russian response.</w:t>
      </w:r>
      <w:r w:rsidR="00CA3B20">
        <w:rPr>
          <w:sz w:val="22"/>
          <w:szCs w:val="22"/>
        </w:rPr>
        <w:t xml:space="preserve"> </w:t>
      </w:r>
      <w:r w:rsidR="00B05583">
        <w:rPr>
          <w:sz w:val="22"/>
          <w:szCs w:val="22"/>
        </w:rPr>
        <w:t>Data is taken from John Hopkins University compilation and averaged over last 7 days to remove weekly oscillations in reporting</w:t>
      </w:r>
      <w:r w:rsidR="00F51803">
        <w:rPr>
          <w:sz w:val="22"/>
          <w:szCs w:val="22"/>
        </w:rPr>
        <w:t xml:space="preserve">. </w:t>
      </w:r>
      <w:r w:rsidR="00B05583">
        <w:rPr>
          <w:sz w:val="22"/>
          <w:szCs w:val="22"/>
        </w:rPr>
        <w:t>The data is fitted with a simple 3-segment piecewise linear fit.</w:t>
      </w:r>
      <w:r w:rsidR="00831BED">
        <w:rPr>
          <w:sz w:val="22"/>
          <w:szCs w:val="22"/>
        </w:rPr>
        <w:t xml:space="preserve"> Note that second waves of infection, affecting Spain</w:t>
      </w:r>
      <w:r w:rsidR="00F51803">
        <w:rPr>
          <w:sz w:val="22"/>
          <w:szCs w:val="22"/>
        </w:rPr>
        <w:t xml:space="preserve"> </w:t>
      </w:r>
      <w:r w:rsidR="00831BED">
        <w:rPr>
          <w:sz w:val="22"/>
          <w:szCs w:val="22"/>
        </w:rPr>
        <w:t xml:space="preserve">in </w:t>
      </w:r>
      <w:r w:rsidR="00F51803">
        <w:rPr>
          <w:sz w:val="22"/>
          <w:szCs w:val="22"/>
        </w:rPr>
        <w:t>A</w:t>
      </w:r>
      <w:r w:rsidR="00831BED">
        <w:rPr>
          <w:sz w:val="22"/>
          <w:szCs w:val="22"/>
        </w:rPr>
        <w:t>, and to a lesser extent France and Germany, which depart from linearity, are also predicted in the more differentiated SC3EI3R version of the cautionary model.</w:t>
      </w: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5CC9A96C" w:rsidR="00831BED" w:rsidRDefault="000702F7" w:rsidP="00FB389E">
      <w:pPr>
        <w:jc w:val="both"/>
        <w:rPr>
          <w:sz w:val="22"/>
          <w:szCs w:val="22"/>
        </w:rPr>
      </w:pPr>
      <w:r w:rsidRPr="00FB389E">
        <w:rPr>
          <w:b/>
          <w:bCs/>
          <w:sz w:val="22"/>
          <w:szCs w:val="22"/>
        </w:rPr>
        <w:t>Fig.2</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w:t>
      </w:r>
      <w:proofErr w:type="spellStart"/>
      <w:r w:rsidR="00FB389E" w:rsidRPr="00FB389E">
        <w:rPr>
          <w:sz w:val="22"/>
          <w:szCs w:val="22"/>
        </w:rPr>
        <w:t>susceptibles</w:t>
      </w:r>
      <w:proofErr w:type="spellEnd"/>
      <w:r w:rsidR="00FB389E" w:rsidRPr="00FB389E">
        <w:rPr>
          <w:sz w:val="22"/>
          <w:szCs w:val="22"/>
        </w:rPr>
        <w:t xml:space="preserve"> S and S</w:t>
      </w:r>
      <w:r w:rsidR="00FB389E" w:rsidRPr="00FB389E">
        <w:rPr>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w:t>
      </w:r>
      <w:proofErr w:type="spellStart"/>
      <w:r w:rsidR="00FB389E" w:rsidRPr="00FB389E">
        <w:rPr>
          <w:sz w:val="22"/>
          <w:szCs w:val="22"/>
        </w:rPr>
        <w:t>suscept</w:t>
      </w:r>
      <w:r w:rsidR="00141EC7">
        <w:rPr>
          <w:sz w:val="22"/>
          <w:szCs w:val="22"/>
        </w:rPr>
        <w:t>i</w:t>
      </w:r>
      <w:r w:rsidR="00FB389E" w:rsidRPr="00FB389E">
        <w:rPr>
          <w:sz w:val="22"/>
          <w:szCs w:val="22"/>
        </w:rPr>
        <w:t>ble</w:t>
      </w:r>
      <w:r w:rsidR="00141EC7">
        <w:rPr>
          <w:sz w:val="22"/>
          <w:szCs w:val="22"/>
        </w:rPr>
        <w:t>s</w:t>
      </w:r>
      <w:proofErr w:type="spellEnd"/>
      <w:r w:rsidR="00FB389E" w:rsidRPr="00FB389E">
        <w:rPr>
          <w:sz w:val="22"/>
          <w:szCs w:val="22"/>
        </w:rPr>
        <w:t xml:space="preserve"> have a reduced rate of infection.</w:t>
      </w:r>
      <w:r w:rsidR="00141EC7">
        <w:rPr>
          <w:sz w:val="22"/>
          <w:szCs w:val="22"/>
        </w:rPr>
        <w:t xml:space="preserve"> In a next step, the exposed E and infected individuals I can also be distinguished by caution (see SI Fig S1) in SC2IR and SC3EIR models.</w:t>
      </w:r>
      <w:r w:rsidR="00002DF1">
        <w:rPr>
          <w:sz w:val="22"/>
          <w:szCs w:val="22"/>
        </w:rPr>
        <w:t xml:space="preserve"> Likewise, more differentiated standard models like the SEI3R model, with three stages of infected individuals (I</w:t>
      </w:r>
      <w:r w:rsidR="00002DF1" w:rsidRPr="00002DF1">
        <w:rPr>
          <w:sz w:val="22"/>
          <w:szCs w:val="22"/>
          <w:vertAlign w:val="subscript"/>
        </w:rPr>
        <w:t>1</w:t>
      </w:r>
      <w:r w:rsidR="00002DF1">
        <w:rPr>
          <w:sz w:val="22"/>
          <w:szCs w:val="22"/>
        </w:rPr>
        <w:t xml:space="preserve"> non-hospitalized, I</w:t>
      </w:r>
      <w:r w:rsidR="00002DF1" w:rsidRPr="00002DF1">
        <w:rPr>
          <w:sz w:val="22"/>
          <w:szCs w:val="22"/>
          <w:vertAlign w:val="subscript"/>
        </w:rPr>
        <w:t>2</w:t>
      </w:r>
      <w:r w:rsidR="00002DF1">
        <w:rPr>
          <w:sz w:val="22"/>
          <w:szCs w:val="22"/>
        </w:rPr>
        <w:t xml:space="preserve"> hospitalized and I</w:t>
      </w:r>
      <w:r w:rsidR="00002DF1" w:rsidRPr="00002DF1">
        <w:rPr>
          <w:sz w:val="22"/>
          <w:szCs w:val="22"/>
          <w:vertAlign w:val="subscript"/>
        </w:rPr>
        <w:t>3</w:t>
      </w:r>
      <w:r w:rsidR="00002DF1">
        <w:rPr>
          <w:sz w:val="22"/>
          <w:szCs w:val="22"/>
        </w:rPr>
        <w:t xml:space="preserve"> critical care) can be extended to cautionary feedback via I</w:t>
      </w:r>
      <w:r w:rsidR="00002DF1" w:rsidRPr="00002DF1">
        <w:rPr>
          <w:sz w:val="22"/>
          <w:szCs w:val="22"/>
          <w:vertAlign w:val="subscript"/>
        </w:rPr>
        <w:t>3</w:t>
      </w:r>
      <w:r w:rsidR="00002DF1">
        <w:rPr>
          <w:sz w:val="22"/>
          <w:szCs w:val="22"/>
        </w:rPr>
        <w:t xml:space="preserve"> as shown SI Fig S1. </w:t>
      </w:r>
    </w:p>
    <w:p w14:paraId="13626192" w14:textId="77777777" w:rsidR="00831BED" w:rsidRDefault="00831BED">
      <w:pPr>
        <w:rPr>
          <w:sz w:val="22"/>
          <w:szCs w:val="22"/>
        </w:rPr>
      </w:pPr>
      <w:r>
        <w:rPr>
          <w:sz w:val="22"/>
          <w:szCs w:val="22"/>
        </w:rPr>
        <w:br w:type="page"/>
      </w:r>
    </w:p>
    <w:p w14:paraId="41EB4BAA" w14:textId="0A5F7009" w:rsidR="00C35442" w:rsidRPr="00FB389E" w:rsidRDefault="00925DE6" w:rsidP="00925DE6">
      <w:pPr>
        <w:ind w:left="-426" w:hanging="283"/>
        <w:jc w:val="both"/>
        <w:rPr>
          <w:sz w:val="22"/>
          <w:szCs w:val="22"/>
        </w:rPr>
      </w:pPr>
      <w:r>
        <w:rPr>
          <w:noProof/>
          <w:sz w:val="22"/>
          <w:szCs w:val="22"/>
        </w:rPr>
        <w:lastRenderedPageBreak/>
        <w:drawing>
          <wp:inline distT="0" distB="0" distL="0" distR="0" wp14:anchorId="0A59AD3D" wp14:editId="14998F99">
            <wp:extent cx="6563796" cy="4202430"/>
            <wp:effectExtent l="0" t="0" r="2540" b="127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close up of a map&#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627092" cy="4242955"/>
                    </a:xfrm>
                    <a:prstGeom prst="rect">
                      <a:avLst/>
                    </a:prstGeom>
                  </pic:spPr>
                </pic:pic>
              </a:graphicData>
            </a:graphic>
          </wp:inline>
        </w:drawing>
      </w:r>
    </w:p>
    <w:p w14:paraId="40F3A36F" w14:textId="77777777" w:rsidR="00FA5E93" w:rsidRDefault="00FA5E93" w:rsidP="00D5526F"/>
    <w:p w14:paraId="4FF1FF43" w14:textId="77777777" w:rsidR="00D5526F" w:rsidRDefault="00D5526F" w:rsidP="00D5526F"/>
    <w:p w14:paraId="21D736C6" w14:textId="43571236" w:rsidR="001E3962" w:rsidRPr="008E1C44" w:rsidRDefault="00D5526F" w:rsidP="008E1C44">
      <w:pPr>
        <w:ind w:left="-709" w:right="-478"/>
        <w:jc w:val="both"/>
        <w:rPr>
          <w:sz w:val="22"/>
          <w:szCs w:val="22"/>
        </w:rPr>
      </w:pPr>
      <w:r w:rsidRPr="0010500C">
        <w:rPr>
          <w:b/>
          <w:bCs/>
          <w:sz w:val="22"/>
          <w:szCs w:val="22"/>
        </w:rPr>
        <w:t xml:space="preserve">Fig. </w:t>
      </w:r>
      <w:r w:rsidR="00C35442" w:rsidRPr="0010500C">
        <w:rPr>
          <w:b/>
          <w:bCs/>
          <w:sz w:val="22"/>
          <w:szCs w:val="22"/>
        </w:rPr>
        <w:t>3</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The two underlying models SEIR (left half) and the more realistic SEI3R (right half)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 xml:space="preserve">individuals </w:t>
      </w:r>
      <w:r w:rsidR="0010500C" w:rsidRPr="0010500C">
        <w:rPr>
          <w:sz w:val="22"/>
          <w:szCs w:val="22"/>
        </w:rPr>
        <w:t xml:space="preserve">are extended with caution in two ways: (i) </w:t>
      </w:r>
      <w:r w:rsidR="00211CDF" w:rsidRPr="0010500C">
        <w:rPr>
          <w:sz w:val="22"/>
          <w:szCs w:val="22"/>
        </w:rPr>
        <w:t>(1</w:t>
      </w:r>
      <w:r w:rsidR="00211CDF" w:rsidRPr="0010500C">
        <w:rPr>
          <w:sz w:val="22"/>
          <w:szCs w:val="22"/>
          <w:vertAlign w:val="superscript"/>
        </w:rPr>
        <w:t>st</w:t>
      </w:r>
      <w:r w:rsidR="00211CDF" w:rsidRPr="0010500C">
        <w:rPr>
          <w:sz w:val="22"/>
          <w:szCs w:val="22"/>
        </w:rPr>
        <w:t xml:space="preserve"> and 3</w:t>
      </w:r>
      <w:r w:rsidR="00211CDF" w:rsidRPr="0010500C">
        <w:rPr>
          <w:sz w:val="22"/>
          <w:szCs w:val="22"/>
          <w:vertAlign w:val="superscript"/>
        </w:rPr>
        <w:t>rd</w:t>
      </w:r>
      <w:r w:rsidR="00211CDF" w:rsidRPr="0010500C">
        <w:rPr>
          <w:sz w:val="22"/>
          <w:szCs w:val="22"/>
        </w:rPr>
        <w:t xml:space="preserve"> column) </w:t>
      </w:r>
      <w:r w:rsidR="0010500C" w:rsidRPr="0010500C">
        <w:rPr>
          <w:sz w:val="22"/>
          <w:szCs w:val="22"/>
        </w:rPr>
        <w:t xml:space="preserve">only adding cautioned </w:t>
      </w:r>
      <w:proofErr w:type="spellStart"/>
      <w:r w:rsidR="0010500C" w:rsidRPr="0010500C">
        <w:rPr>
          <w:sz w:val="22"/>
          <w:szCs w:val="22"/>
        </w:rPr>
        <w:t>susceptibles</w:t>
      </w:r>
      <w:proofErr w:type="spellEnd"/>
      <w:r w:rsidR="0010500C" w:rsidRPr="0010500C">
        <w:rPr>
          <w:sz w:val="22"/>
          <w:szCs w:val="22"/>
        </w:rPr>
        <w:t xml:space="preserve"> as in fig. 2</w:t>
      </w:r>
      <w:r w:rsidR="00211CDF">
        <w:rPr>
          <w:sz w:val="22"/>
          <w:szCs w:val="22"/>
        </w:rPr>
        <w:t>, and</w:t>
      </w:r>
      <w:r w:rsidR="0010500C" w:rsidRPr="0010500C">
        <w:rPr>
          <w:sz w:val="22"/>
          <w:szCs w:val="22"/>
        </w:rPr>
        <w:t xml:space="preserve"> (ii) </w:t>
      </w:r>
      <w:r w:rsidR="00211CDF" w:rsidRPr="0010500C">
        <w:rPr>
          <w:sz w:val="22"/>
          <w:szCs w:val="22"/>
        </w:rPr>
        <w:t>(columns 2 and 4</w:t>
      </w:r>
      <w:r w:rsidR="00211CDF">
        <w:rPr>
          <w:sz w:val="22"/>
          <w:szCs w:val="22"/>
        </w:rPr>
        <w:t xml:space="preserve">) </w:t>
      </w:r>
      <w:r w:rsidR="0010500C" w:rsidRPr="0010500C">
        <w:rPr>
          <w:sz w:val="22"/>
          <w:szCs w:val="22"/>
        </w:rPr>
        <w:t xml:space="preserve">adding cautioned </w:t>
      </w:r>
      <w:proofErr w:type="spellStart"/>
      <w:r w:rsidR="0010500C">
        <w:rPr>
          <w:sz w:val="22"/>
          <w:szCs w:val="22"/>
        </w:rPr>
        <w:t>susceptibles</w:t>
      </w:r>
      <w:proofErr w:type="spellEnd"/>
      <w:r w:rsidR="0010500C">
        <w:rPr>
          <w:sz w:val="22"/>
          <w:szCs w:val="22"/>
        </w:rPr>
        <w:t xml:space="preserve">, exposed and infected </w:t>
      </w:r>
      <w:r w:rsidR="0010500C" w:rsidRPr="0010500C">
        <w:rPr>
          <w:sz w:val="22"/>
          <w:szCs w:val="22"/>
        </w:rPr>
        <w:t xml:space="preserve">S,E,I  for all non-hospitalized classes </w:t>
      </w:r>
      <w:r w:rsidR="00211CDF">
        <w:rPr>
          <w:sz w:val="22"/>
          <w:szCs w:val="22"/>
        </w:rPr>
        <w:t>(</w:t>
      </w:r>
      <w:r w:rsidR="0010500C" w:rsidRPr="0010500C">
        <w:rPr>
          <w:sz w:val="22"/>
          <w:szCs w:val="22"/>
        </w:rPr>
        <w:t xml:space="preserve">assuming hospitalized cases are always cautioned). </w:t>
      </w:r>
      <w:r w:rsidR="0010500C">
        <w:rPr>
          <w:sz w:val="22"/>
          <w:szCs w:val="22"/>
        </w:rPr>
        <w:t xml:space="preserve">The three rows show the variations of the response with each of the three caution parameters </w:t>
      </w:r>
      <w:r w:rsidR="008E1C44">
        <w:rPr>
          <w:sz w:val="22"/>
          <w:szCs w:val="22"/>
        </w:rPr>
        <w:t>(</w:t>
      </w:r>
      <w:r w:rsidR="0010500C">
        <w:rPr>
          <w:sz w:val="22"/>
          <w:szCs w:val="22"/>
        </w:rPr>
        <w:t>c0</w:t>
      </w:r>
      <w:r w:rsidR="008E1C44">
        <w:rPr>
          <w:sz w:val="22"/>
          <w:szCs w:val="22"/>
        </w:rPr>
        <w:t>,</w:t>
      </w:r>
      <w:r w:rsidR="0010500C">
        <w:rPr>
          <w:sz w:val="22"/>
          <w:szCs w:val="22"/>
        </w:rPr>
        <w:t>c1,c2</w:t>
      </w:r>
      <w:r w:rsidR="008E1C44">
        <w:rPr>
          <w:sz w:val="22"/>
          <w:szCs w:val="22"/>
        </w:rPr>
        <w:t>)</w:t>
      </w:r>
      <w:r w:rsidR="0010500C">
        <w:rPr>
          <w:sz w:val="22"/>
          <w:szCs w:val="22"/>
        </w:rPr>
        <w:t xml:space="preserve"> </w:t>
      </w:r>
      <w:r w:rsidR="008E1C44">
        <w:rPr>
          <w:sz w:val="22"/>
          <w:szCs w:val="22"/>
        </w:rPr>
        <w:t xml:space="preserve">about reference values (0.2,21,0.3) </w:t>
      </w:r>
      <w:r w:rsidR="008A56AF">
        <w:rPr>
          <w:sz w:val="22"/>
          <w:szCs w:val="22"/>
        </w:rPr>
        <w:t>corresponding to (infectivity reduction factor, caution retention time in days, and sensitivity to ICU occupation fraction or equivalently to death rate</w:t>
      </w:r>
      <w:r w:rsidR="008E1C44">
        <w:rPr>
          <w:sz w:val="22"/>
          <w:szCs w:val="22"/>
        </w:rPr>
        <w:t>, more precisely</w:t>
      </w:r>
      <w:r w:rsidR="00C35EF1">
        <w:rPr>
          <w:sz w:val="22"/>
          <w:szCs w:val="22"/>
        </w:rPr>
        <w:t xml:space="preserve"> the f</w:t>
      </w:r>
      <w:r w:rsidR="00C35EF1" w:rsidRPr="00C35EF1">
        <w:rPr>
          <w:sz w:val="22"/>
          <w:szCs w:val="22"/>
        </w:rPr>
        <w:t>raction of ICUs occupied leading to transition to caution @ 1/day</w:t>
      </w:r>
      <w:r w:rsidR="00C35EF1">
        <w:rPr>
          <w:sz w:val="22"/>
          <w:szCs w:val="22"/>
        </w:rPr>
        <w:t xml:space="preserve">). The ICU fraction relative to population is a known country dependent parameter, set to </w:t>
      </w:r>
      <w:r w:rsidR="008E1C44">
        <w:rPr>
          <w:sz w:val="22"/>
          <w:szCs w:val="22"/>
        </w:rPr>
        <w:t xml:space="preserve">a typical western value of </w:t>
      </w:r>
      <w:r w:rsidR="00C35EF1">
        <w:rPr>
          <w:sz w:val="22"/>
          <w:szCs w:val="22"/>
        </w:rPr>
        <w:t>0.002 in this case.</w:t>
      </w:r>
      <w:r w:rsidR="008E1C44">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77777777" w:rsidR="001E3962" w:rsidRDefault="001E3962">
      <w:r>
        <w:br w:type="page"/>
      </w:r>
    </w:p>
    <w:p w14:paraId="3695E778" w14:textId="325F30DB" w:rsidR="00AE4C8A" w:rsidRDefault="00AA6EE7" w:rsidP="00D5526F">
      <w:r>
        <w:rPr>
          <w:noProof/>
        </w:rPr>
        <w:lastRenderedPageBreak/>
        <w:drawing>
          <wp:inline distT="0" distB="0" distL="0" distR="0" wp14:anchorId="08E21003" wp14:editId="2B6A80A8">
            <wp:extent cx="5727700" cy="5577840"/>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27700" cy="5577840"/>
                    </a:xfrm>
                    <a:prstGeom prst="rect">
                      <a:avLst/>
                    </a:prstGeom>
                  </pic:spPr>
                </pic:pic>
              </a:graphicData>
            </a:graphic>
          </wp:inline>
        </w:drawing>
      </w:r>
    </w:p>
    <w:p w14:paraId="64D6538F" w14:textId="4FC0A795" w:rsidR="00BA3A52" w:rsidRDefault="00C35442" w:rsidP="00BA3A52">
      <w:pPr>
        <w:jc w:val="both"/>
        <w:rPr>
          <w:sz w:val="22"/>
          <w:szCs w:val="22"/>
          <w:lang w:val="en-US"/>
        </w:rPr>
      </w:pPr>
      <w:r w:rsidRPr="00AE4C8A">
        <w:rPr>
          <w:b/>
          <w:bCs/>
          <w:sz w:val="22"/>
          <w:szCs w:val="22"/>
        </w:rPr>
        <w:t xml:space="preserve">Fig. 4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AA6EE7" w:rsidRPr="00AA6EE7">
        <w:rPr>
          <w:sz w:val="22"/>
          <w:szCs w:val="22"/>
        </w:rPr>
        <w:t>}</w:t>
      </w:r>
      <w:r w:rsidR="00AA6EE7">
        <w:rPr>
          <w:sz w:val="22"/>
          <w:szCs w:val="22"/>
        </w:rPr>
        <w:t xml:space="preserve"> and the fixed parameters assumed were </w:t>
      </w:r>
      <w:r w:rsidR="00AA6EE7" w:rsidRPr="00AA6EE7">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BA3A52">
        <w:rPr>
          <w:sz w:val="22"/>
          <w:szCs w:val="22"/>
          <w:lang w:val="en-DE"/>
        </w:rPr>
        <w:t>Exposure=0.4</w:t>
      </w:r>
      <w:r w:rsidR="00BA3A52" w:rsidRPr="00BA3A52">
        <w:rPr>
          <w:sz w:val="22"/>
          <w:szCs w:val="22"/>
          <w:lang w:val="en-US"/>
        </w:rPr>
        <w:t>,</w:t>
      </w:r>
      <w:r w:rsidR="00BA3A52" w:rsidRPr="00BA3A52">
        <w:rPr>
          <w:sz w:val="22"/>
          <w:szCs w:val="22"/>
          <w:lang w:val="en-DE"/>
        </w:rPr>
        <w:t xml:space="preserve"> IncubPeriod=5</w:t>
      </w:r>
      <w:r w:rsidR="00BA3A52" w:rsidRPr="00BA3A52">
        <w:rPr>
          <w:sz w:val="22"/>
          <w:szCs w:val="22"/>
          <w:lang w:val="en-US"/>
        </w:rPr>
        <w:t>,</w:t>
      </w:r>
      <w:r w:rsidR="00BA3A52" w:rsidRPr="00BA3A52">
        <w:rPr>
          <w:sz w:val="22"/>
          <w:szCs w:val="22"/>
          <w:lang w:val="en-DE"/>
        </w:rPr>
        <w:t xml:space="preserve"> DurMildInf=10</w:t>
      </w:r>
      <w:r w:rsidR="00BA3A52" w:rsidRPr="00BA3A52">
        <w:rPr>
          <w:sz w:val="22"/>
          <w:szCs w:val="22"/>
          <w:lang w:val="en-US"/>
        </w:rPr>
        <w:t>,</w:t>
      </w:r>
      <w:r w:rsidR="00BA3A52">
        <w:rPr>
          <w:sz w:val="22"/>
          <w:szCs w:val="22"/>
          <w:lang w:val="en-US"/>
        </w:rPr>
        <w:t xml:space="preserve"> </w:t>
      </w:r>
      <w:r w:rsidR="00BA3A52" w:rsidRPr="00BA3A52">
        <w:rPr>
          <w:sz w:val="22"/>
          <w:szCs w:val="22"/>
          <w:lang w:val="en-DE"/>
        </w:rPr>
        <w:t>FracMild=0.7</w:t>
      </w:r>
      <w:r w:rsidR="00BA3A52" w:rsidRPr="00BA3A52">
        <w:rPr>
          <w:sz w:val="22"/>
          <w:szCs w:val="22"/>
          <w:lang w:val="en-US"/>
        </w:rPr>
        <w:t>,</w:t>
      </w:r>
      <w:r w:rsidR="00BA3A52" w:rsidRPr="00BA3A52">
        <w:rPr>
          <w:sz w:val="22"/>
          <w:szCs w:val="22"/>
          <w:lang w:val="en-DE"/>
        </w:rPr>
        <w:t xml:space="preserve">  FracSevere=0.20</w:t>
      </w:r>
      <w:r w:rsidR="00BA3A52" w:rsidRPr="00BA3A52">
        <w:rPr>
          <w:sz w:val="22"/>
          <w:szCs w:val="22"/>
          <w:lang w:val="en-US"/>
        </w:rPr>
        <w:t xml:space="preserve">, </w:t>
      </w:r>
      <w:r w:rsidR="00BA3A52" w:rsidRPr="00BA3A52">
        <w:rPr>
          <w:sz w:val="22"/>
          <w:szCs w:val="22"/>
          <w:lang w:val="en-DE"/>
        </w:rPr>
        <w:t>FracCritical=0.1</w:t>
      </w:r>
      <w:r w:rsidR="00BA3A52" w:rsidRPr="00BA3A52">
        <w:rPr>
          <w:sz w:val="22"/>
          <w:szCs w:val="22"/>
          <w:lang w:val="en-US"/>
        </w:rPr>
        <w:t>,</w:t>
      </w:r>
      <w:r w:rsidR="00BA3A52">
        <w:rPr>
          <w:sz w:val="22"/>
          <w:szCs w:val="22"/>
        </w:rPr>
        <w:t xml:space="preserve"> </w:t>
      </w:r>
      <w:r w:rsidR="00BA3A52" w:rsidRPr="00BA3A52">
        <w:rPr>
          <w:sz w:val="22"/>
          <w:szCs w:val="22"/>
          <w:lang w:val="en-DE"/>
        </w:rPr>
        <w:t>CFR=0.05</w:t>
      </w:r>
      <w:r w:rsidR="00BA3A52" w:rsidRPr="00BA3A52">
        <w:rPr>
          <w:sz w:val="22"/>
          <w:szCs w:val="22"/>
          <w:lang w:val="en-US"/>
        </w:rPr>
        <w:t xml:space="preserve">, </w:t>
      </w:r>
      <w:r w:rsidR="00BA3A52" w:rsidRPr="00BA3A52">
        <w:rPr>
          <w:sz w:val="22"/>
          <w:szCs w:val="22"/>
          <w:lang w:val="en-DE"/>
        </w:rPr>
        <w:t>TimeICUDeath=5</w:t>
      </w:r>
      <w:r w:rsidR="00BA3A52" w:rsidRPr="00BA3A52">
        <w:rPr>
          <w:sz w:val="22"/>
          <w:szCs w:val="22"/>
          <w:lang w:val="en-US"/>
        </w:rPr>
        <w:t xml:space="preserve">, </w:t>
      </w:r>
      <w:r w:rsidR="00BA3A52" w:rsidRPr="00BA3A52">
        <w:rPr>
          <w:sz w:val="22"/>
          <w:szCs w:val="22"/>
          <w:lang w:val="en-DE"/>
        </w:rPr>
        <w:t>DurHosp=4</w:t>
      </w:r>
      <w:r w:rsidR="00BA3A52" w:rsidRPr="00BA3A52">
        <w:rPr>
          <w:sz w:val="22"/>
          <w:szCs w:val="22"/>
          <w:lang w:val="en-US"/>
        </w:rPr>
        <w:t>,</w:t>
      </w:r>
      <w:r w:rsidR="00BA3A52" w:rsidRPr="00BA3A52">
        <w:rPr>
          <w:sz w:val="22"/>
          <w:szCs w:val="22"/>
          <w:lang w:val="en-DE"/>
        </w:rPr>
        <w:t xml:space="preserve"> FracConfirmedDet=0.125</w:t>
      </w:r>
      <w:r w:rsidR="00BA3A52" w:rsidRPr="00BA3A52">
        <w:rPr>
          <w:sz w:val="22"/>
          <w:szCs w:val="22"/>
          <w:lang w:val="en-US"/>
        </w:rPr>
        <w:t>,</w:t>
      </w:r>
      <w:r w:rsidR="00BA3A52">
        <w:rPr>
          <w:sz w:val="22"/>
          <w:szCs w:val="22"/>
          <w:lang w:val="en-US"/>
        </w:rPr>
        <w:t xml:space="preserve"> </w:t>
      </w:r>
      <w:r w:rsidR="00BA3A52" w:rsidRPr="00BA3A52">
        <w:rPr>
          <w:sz w:val="22"/>
          <w:szCs w:val="22"/>
          <w:lang w:val="en-DE"/>
        </w:rPr>
        <w:t>FracDeathsDet=1.0</w:t>
      </w:r>
      <w:r w:rsidR="00BA3A52">
        <w:rPr>
          <w:sz w:val="22"/>
          <w:szCs w:val="22"/>
          <w:lang w:val="en-US"/>
        </w:rPr>
        <w:t xml:space="preserve">, </w:t>
      </w:r>
      <w:r w:rsidR="00BA3A52" w:rsidRPr="00BA3A52">
        <w:rPr>
          <w:sz w:val="22"/>
          <w:szCs w:val="22"/>
          <w:lang w:val="en-DE"/>
        </w:rPr>
        <w:t>ICUFrac=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AA6EE7" w:rsidRDefault="00BA3A52" w:rsidP="00AA6EE7">
      <w:pPr>
        <w:jc w:val="both"/>
        <w:rPr>
          <w:sz w:val="22"/>
          <w:szCs w:val="22"/>
          <w:lang w:val="en-DE"/>
        </w:rPr>
      </w:pPr>
    </w:p>
    <w:p w14:paraId="434F4739" w14:textId="536C3431" w:rsidR="001508F4" w:rsidRPr="00AE4C8A" w:rsidRDefault="001508F4">
      <w:pPr>
        <w:rPr>
          <w:sz w:val="22"/>
          <w:szCs w:val="22"/>
        </w:rPr>
      </w:pPr>
      <w:r w:rsidRPr="00AE4C8A">
        <w:rPr>
          <w:sz w:val="22"/>
          <w:szCs w:val="22"/>
        </w:rP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7330C299" w:rsidR="00D509E0" w:rsidRDefault="00D509E0" w:rsidP="00D509E0">
            <w:pPr>
              <w:ind w:left="-35" w:firstLine="1"/>
            </w:pPr>
            <w:r w:rsidRPr="00087CEC">
              <w:rPr>
                <w:noProof/>
              </w:rPr>
              <w:drawing>
                <wp:inline distT="0" distB="0" distL="0" distR="0" wp14:anchorId="30A65F05" wp14:editId="08205E04">
                  <wp:extent cx="1440873" cy="659308"/>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58238" cy="713011"/>
                          </a:xfrm>
                          <a:prstGeom prst="rect">
                            <a:avLst/>
                          </a:prstGeom>
                        </pic:spPr>
                      </pic:pic>
                    </a:graphicData>
                  </a:graphic>
                </wp:inline>
              </w:drawing>
            </w:r>
          </w:p>
        </w:tc>
        <w:tc>
          <w:tcPr>
            <w:tcW w:w="5272" w:type="dxa"/>
          </w:tcPr>
          <w:p w14:paraId="727B68E8" w14:textId="11B70F06" w:rsidR="00D509E0" w:rsidRDefault="00D509E0" w:rsidP="00D509E0">
            <w:pPr>
              <w:ind w:left="-35" w:firstLine="1"/>
            </w:pPr>
            <w:r w:rsidRPr="00087CEC">
              <w:rPr>
                <w:noProof/>
              </w:rPr>
              <w:drawing>
                <wp:inline distT="0" distB="0" distL="0" distR="0" wp14:anchorId="36C81007" wp14:editId="2C538342">
                  <wp:extent cx="2059709" cy="658461"/>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242520" cy="716903"/>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6054A04B" w:rsidR="00D509E0" w:rsidRDefault="00D509E0" w:rsidP="00D509E0">
            <w:pPr>
              <w:ind w:left="-35" w:firstLine="1"/>
            </w:pPr>
            <w:r w:rsidRPr="00087CEC">
              <w:rPr>
                <w:noProof/>
              </w:rPr>
              <w:drawing>
                <wp:inline distT="0" distB="0" distL="0" distR="0" wp14:anchorId="29963823" wp14:editId="6C9374CA">
                  <wp:extent cx="1542473" cy="910013"/>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603282" cy="945888"/>
                          </a:xfrm>
                          <a:prstGeom prst="rect">
                            <a:avLst/>
                          </a:prstGeom>
                        </pic:spPr>
                      </pic:pic>
                    </a:graphicData>
                  </a:graphic>
                </wp:inline>
              </w:drawing>
            </w:r>
          </w:p>
        </w:tc>
        <w:tc>
          <w:tcPr>
            <w:tcW w:w="5272" w:type="dxa"/>
          </w:tcPr>
          <w:p w14:paraId="4963AE59" w14:textId="21D48FB0" w:rsidR="00D509E0" w:rsidRDefault="00D509E0" w:rsidP="00D509E0">
            <w:pPr>
              <w:ind w:left="-35" w:firstLine="1"/>
            </w:pPr>
            <w:r w:rsidRPr="00087CEC">
              <w:rPr>
                <w:noProof/>
              </w:rPr>
              <w:drawing>
                <wp:inline distT="0" distB="0" distL="0" distR="0" wp14:anchorId="72991ACA" wp14:editId="230DDA35">
                  <wp:extent cx="2765538" cy="766618"/>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66735" cy="822391"/>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72B4D59D" w:rsidR="00D509E0" w:rsidRDefault="00D509E0" w:rsidP="00D509E0">
            <w:pPr>
              <w:ind w:left="-35" w:firstLine="1"/>
            </w:pPr>
            <w:r w:rsidRPr="00087CEC">
              <w:rPr>
                <w:noProof/>
              </w:rPr>
              <w:drawing>
                <wp:inline distT="0" distB="0" distL="0" distR="0" wp14:anchorId="1E73E1E0" wp14:editId="64B29E16">
                  <wp:extent cx="1366981" cy="960729"/>
                  <wp:effectExtent l="0" t="0" r="508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440954" cy="1012718"/>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22C0D936">
                  <wp:extent cx="1717963" cy="908975"/>
                  <wp:effectExtent l="0" t="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770060" cy="936540"/>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733BA814" w:rsidR="00D509E0" w:rsidRDefault="00D509E0" w:rsidP="00D509E0">
            <w:pPr>
              <w:ind w:left="-35" w:firstLine="1"/>
            </w:pPr>
            <w:r w:rsidRPr="00087CEC">
              <w:rPr>
                <w:noProof/>
              </w:rPr>
              <w:drawing>
                <wp:inline distT="0" distB="0" distL="0" distR="0" wp14:anchorId="52ABF842" wp14:editId="3A4174DB">
                  <wp:extent cx="2132978" cy="1209964"/>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323809" cy="1318216"/>
                          </a:xfrm>
                          <a:prstGeom prst="rect">
                            <a:avLst/>
                          </a:prstGeom>
                        </pic:spPr>
                      </pic:pic>
                    </a:graphicData>
                  </a:graphic>
                </wp:inline>
              </w:drawing>
            </w:r>
          </w:p>
        </w:tc>
        <w:tc>
          <w:tcPr>
            <w:tcW w:w="5272" w:type="dxa"/>
          </w:tcPr>
          <w:p w14:paraId="5A5E771A" w14:textId="2E194A60" w:rsidR="00D509E0" w:rsidRDefault="00D509E0" w:rsidP="00D509E0">
            <w:pPr>
              <w:ind w:left="-35" w:right="-737" w:firstLine="1"/>
            </w:pPr>
            <w:r w:rsidRPr="00087CEC">
              <w:rPr>
                <w:noProof/>
              </w:rPr>
              <w:drawing>
                <wp:inline distT="0" distB="0" distL="0" distR="0" wp14:anchorId="1B471520" wp14:editId="2EA612D6">
                  <wp:extent cx="3251180" cy="655782"/>
                  <wp:effectExtent l="0" t="0" r="63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62619" cy="839625"/>
                          </a:xfrm>
                          <a:prstGeom prst="rect">
                            <a:avLst/>
                          </a:prstGeom>
                        </pic:spPr>
                      </pic:pic>
                    </a:graphicData>
                  </a:graphic>
                </wp:inline>
              </w:drawing>
            </w:r>
          </w:p>
        </w:tc>
      </w:tr>
    </w:tbl>
    <w:p w14:paraId="5FA17332" w14:textId="757AE19F" w:rsidR="001508F4" w:rsidRPr="00D509E0" w:rsidRDefault="001508F4" w:rsidP="00905C25">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 xml:space="preserve">standard models SIR, SEIR and SEI3R are each extended with cautionary feedback in two ways: (i) firstly just distinguishing cautioned </w:t>
      </w:r>
      <w:proofErr w:type="spellStart"/>
      <w:r w:rsidR="00905C25">
        <w:rPr>
          <w:sz w:val="22"/>
          <w:szCs w:val="22"/>
        </w:rPr>
        <w:t>susceptibles</w:t>
      </w:r>
      <w:proofErr w:type="spellEnd"/>
      <w:r w:rsidR="00905C25">
        <w:rPr>
          <w:sz w:val="22"/>
          <w:szCs w:val="22"/>
        </w:rPr>
        <w:t xml:space="preserve">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3B419AE8" w14:textId="7D676037" w:rsidR="008A3669" w:rsidRDefault="008A3669">
      <w:pPr>
        <w:rPr>
          <w:sz w:val="56"/>
          <w:szCs w:val="56"/>
        </w:rPr>
      </w:pPr>
      <w:r>
        <w:rPr>
          <w:sz w:val="56"/>
          <w:szCs w:val="56"/>
        </w:rPr>
        <w:lastRenderedPageBreak/>
        <w:t>Fig n</w:t>
      </w:r>
      <w:r w:rsidRPr="008A3669">
        <w:rPr>
          <w:sz w:val="56"/>
          <w:szCs w:val="56"/>
        </w:rPr>
        <w:t>ot yet available</w:t>
      </w:r>
    </w:p>
    <w:p w14:paraId="01E31D96" w14:textId="00F2C3DC" w:rsidR="008A3669" w:rsidRDefault="008A3669">
      <w:pPr>
        <w:rPr>
          <w:sz w:val="56"/>
          <w:szCs w:val="56"/>
        </w:rPr>
      </w:pPr>
    </w:p>
    <w:p w14:paraId="7C508385" w14:textId="37D289C9" w:rsidR="008A3669" w:rsidRDefault="008A3669">
      <w:pPr>
        <w:rPr>
          <w:sz w:val="56"/>
          <w:szCs w:val="56"/>
        </w:rPr>
      </w:pPr>
    </w:p>
    <w:p w14:paraId="22FCB039" w14:textId="53014A21" w:rsidR="008A3669" w:rsidRDefault="008A3669">
      <w:pPr>
        <w:rPr>
          <w:sz w:val="56"/>
          <w:szCs w:val="56"/>
        </w:rPr>
      </w:pPr>
    </w:p>
    <w:p w14:paraId="7385C281" w14:textId="77777777" w:rsidR="008A3669" w:rsidRPr="008A3669" w:rsidRDefault="008A3669">
      <w:pPr>
        <w:rPr>
          <w:sz w:val="56"/>
          <w:szCs w:val="56"/>
        </w:rPr>
      </w:pPr>
    </w:p>
    <w:p w14:paraId="4A57C05D" w14:textId="77777777" w:rsidR="008A3669" w:rsidRDefault="008A3669">
      <w:pPr>
        <w:rPr>
          <w:b/>
          <w:bCs/>
          <w:sz w:val="22"/>
          <w:szCs w:val="22"/>
        </w:rPr>
      </w:pPr>
    </w:p>
    <w:p w14:paraId="6A7E6359" w14:textId="6CEF8155"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Piecewise linear fits to all country data for cumulative deaths.</w:t>
      </w:r>
      <w:r w:rsidRPr="0010500C">
        <w:rPr>
          <w:sz w:val="22"/>
          <w:szCs w:val="22"/>
        </w:rPr>
        <w:t xml:space="preserve"> </w:t>
      </w:r>
      <w:r>
        <w:rPr>
          <w:sz w:val="22"/>
          <w:szCs w:val="22"/>
        </w:rPr>
        <w:t>The piecewise linear analysis is extended to include all countries (up to Aug 1) for their cumulative deaths (</w:t>
      </w:r>
      <w:r w:rsidR="000708E9">
        <w:rPr>
          <w:sz w:val="22"/>
          <w:szCs w:val="22"/>
        </w:rPr>
        <w:t>deemed more reliable than the cumulative infections which depend more strongly on testing rates).</w:t>
      </w:r>
      <w:r w:rsidR="00925DE6" w:rsidRPr="00D509E0">
        <w:rPr>
          <w:sz w:val="22"/>
          <w:szCs w:val="22"/>
        </w:rPr>
        <w:br w:type="page"/>
      </w:r>
    </w:p>
    <w:p w14:paraId="25E96D4B" w14:textId="77777777" w:rsidR="00D509E0" w:rsidRDefault="00D509E0"/>
    <w:p w14:paraId="00525861" w14:textId="77777777" w:rsidR="00925DE6" w:rsidRPr="00FB389E" w:rsidRDefault="00925DE6" w:rsidP="00925DE6">
      <w:pPr>
        <w:ind w:left="-567" w:hanging="284"/>
        <w:jc w:val="both"/>
        <w:rPr>
          <w:sz w:val="22"/>
          <w:szCs w:val="22"/>
        </w:rPr>
      </w:pPr>
      <w:r>
        <w:rPr>
          <w:noProof/>
          <w:sz w:val="22"/>
          <w:szCs w:val="22"/>
        </w:rPr>
        <w:drawing>
          <wp:inline distT="0" distB="0" distL="0" distR="0" wp14:anchorId="1E34F950" wp14:editId="714D3FE9">
            <wp:extent cx="6970570" cy="3057158"/>
            <wp:effectExtent l="0" t="0" r="1905" b="381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 up of a map&#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068878" cy="3100274"/>
                    </a:xfrm>
                    <a:prstGeom prst="rect">
                      <a:avLst/>
                    </a:prstGeom>
                  </pic:spPr>
                </pic:pic>
              </a:graphicData>
            </a:graphic>
          </wp:inline>
        </w:drawing>
      </w:r>
    </w:p>
    <w:p w14:paraId="72153755" w14:textId="77777777" w:rsidR="00925DE6" w:rsidRDefault="00925DE6" w:rsidP="00925DE6"/>
    <w:p w14:paraId="32F8BDA1" w14:textId="77777777" w:rsidR="00925DE6" w:rsidRDefault="00925DE6" w:rsidP="00925DE6"/>
    <w:p w14:paraId="003D0806" w14:textId="5A8FF522"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w:t>
      </w:r>
      <w:proofErr w:type="spellStart"/>
      <w:r w:rsidRPr="0010500C">
        <w:rPr>
          <w:sz w:val="22"/>
          <w:szCs w:val="22"/>
        </w:rPr>
        <w:t>susceptibles</w:t>
      </w:r>
      <w:proofErr w:type="spellEnd"/>
      <w:r w:rsidRPr="0010500C">
        <w:rPr>
          <w:sz w:val="22"/>
          <w:szCs w:val="22"/>
        </w:rPr>
        <w:t xml:space="preserve">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proofErr w:type="spellStart"/>
      <w:r>
        <w:rPr>
          <w:sz w:val="22"/>
          <w:szCs w:val="22"/>
        </w:rPr>
        <w:t>susceptibles</w:t>
      </w:r>
      <w:proofErr w:type="spellEnd"/>
      <w:r>
        <w:rPr>
          <w:sz w:val="22"/>
          <w:szCs w:val="22"/>
        </w:rPr>
        <w:t xml:space="preserve">, exposed and infected </w:t>
      </w:r>
      <w:r w:rsidRPr="0010500C">
        <w:rPr>
          <w:sz w:val="22"/>
          <w:szCs w:val="22"/>
        </w:rPr>
        <w:t>S,E,I  for all non-hospitalized classes,</w:t>
      </w:r>
      <w:r>
        <w:rPr>
          <w:sz w:val="22"/>
          <w:szCs w:val="22"/>
        </w:rPr>
        <w:t xml:space="preserve"> (</w:t>
      </w:r>
      <w:r w:rsidRPr="0010500C">
        <w:rPr>
          <w:sz w:val="22"/>
          <w:szCs w:val="22"/>
        </w:rPr>
        <w:t xml:space="preserve">assuming hospitalized cases are always cautioned). </w:t>
      </w:r>
      <w:r>
        <w:rPr>
          <w:sz w:val="22"/>
          <w:szCs w:val="22"/>
        </w:rPr>
        <w:t>The three rows show the variations of the response with each of the three caution parameters (c0,c1,c2) about reference values (0.2,21,0.3) corresponding to (infectivity reduction factor, caution retention time in days, and sensitivity to ICU occupation fraction or equivalently to death rate, more precisely the f</w:t>
      </w:r>
      <w:r w:rsidRPr="00C35EF1">
        <w:rPr>
          <w:sz w:val="22"/>
          <w:szCs w:val="22"/>
        </w:rPr>
        <w:t>raction of ICUs occupied leading to transition to caution @ 1/day</w:t>
      </w:r>
      <w:r>
        <w:rPr>
          <w:sz w:val="22"/>
          <w:szCs w:val="22"/>
        </w:rPr>
        <w:t>). The ICU fraction relative to population is a known country dependent parameter, set to a typical western value of 0.002 in this case. The vertical axis in all plots is the daily confirmed cases as a fraction of the population (allowing application to different regions or nations).</w:t>
      </w:r>
    </w:p>
    <w:p w14:paraId="1E8683DD" w14:textId="297D872F" w:rsidR="001508F4" w:rsidRDefault="001508F4" w:rsidP="00D5526F"/>
    <w:p w14:paraId="4FB7DE01" w14:textId="77777777" w:rsidR="001508F4" w:rsidRDefault="001508F4" w:rsidP="00D5526F"/>
    <w:p w14:paraId="16EB9C07" w14:textId="77777777" w:rsidR="00D5526F" w:rsidRDefault="00D5526F"/>
    <w:p w14:paraId="094EF5FC" w14:textId="77777777" w:rsidR="001508F4" w:rsidRDefault="001508F4">
      <w:pPr>
        <w:rPr>
          <w:b/>
          <w:bCs/>
        </w:rPr>
      </w:pPr>
      <w:r>
        <w:rPr>
          <w:b/>
          <w:bCs/>
        </w:rPr>
        <w:br w:type="page"/>
      </w:r>
    </w:p>
    <w:p w14:paraId="3029C072" w14:textId="1F61E305" w:rsidR="00AE2502" w:rsidRPr="00D5526F" w:rsidRDefault="00D5526F">
      <w:pPr>
        <w:rPr>
          <w:b/>
          <w:bCs/>
        </w:rPr>
      </w:pPr>
      <w:r w:rsidRPr="00D5526F">
        <w:rPr>
          <w:b/>
          <w:bCs/>
        </w:rPr>
        <w:lastRenderedPageBreak/>
        <w:t>References</w:t>
      </w:r>
    </w:p>
    <w:p w14:paraId="4DDE929A" w14:textId="77777777" w:rsidR="00D5526F" w:rsidRDefault="00D5526F"/>
    <w:p w14:paraId="6AD9BA98" w14:textId="77777777" w:rsidR="009C6B94" w:rsidRPr="009C6B94" w:rsidRDefault="0011114A" w:rsidP="009C6B94">
      <w:pPr>
        <w:pStyle w:val="EndNoteBibliography"/>
        <w:rPr>
          <w:noProof/>
        </w:rPr>
      </w:pPr>
      <w:r>
        <w:fldChar w:fldCharType="begin"/>
      </w:r>
      <w:r>
        <w:instrText xml:space="preserve"> ADDIN EN.REFLIST </w:instrText>
      </w:r>
      <w:r>
        <w:fldChar w:fldCharType="separate"/>
      </w:r>
      <w:r w:rsidR="009C6B94" w:rsidRPr="009C6B94">
        <w:rPr>
          <w:noProof/>
        </w:rPr>
        <w:t>1.</w:t>
      </w:r>
      <w:r w:rsidR="009C6B94" w:rsidRPr="009C6B94">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2F86BA6F" w14:textId="77777777" w:rsidR="009C6B94" w:rsidRPr="009C6B94" w:rsidRDefault="009C6B94" w:rsidP="009C6B94">
      <w:pPr>
        <w:pStyle w:val="EndNoteBibliography"/>
        <w:rPr>
          <w:noProof/>
        </w:rPr>
      </w:pPr>
      <w:r w:rsidRPr="009C6B94">
        <w:rPr>
          <w:noProof/>
        </w:rPr>
        <w:t>2.</w:t>
      </w:r>
      <w:r w:rsidRPr="009C6B94">
        <w:rPr>
          <w:noProof/>
        </w:rPr>
        <w:tab/>
        <w:t>R.M., A., B., A., R.M., M.: Infectious Diseases of Humans: Dynamics and Control. Oxford University Press, Oxford, UK (1992) 9780198540403</w:t>
      </w:r>
    </w:p>
    <w:p w14:paraId="457251F4" w14:textId="77777777" w:rsidR="009C6B94" w:rsidRPr="009C6B94" w:rsidRDefault="009C6B94" w:rsidP="009C6B94">
      <w:pPr>
        <w:pStyle w:val="EndNoteBibliography"/>
        <w:rPr>
          <w:noProof/>
        </w:rPr>
      </w:pPr>
      <w:r w:rsidRPr="009C6B94">
        <w:rPr>
          <w:noProof/>
        </w:rPr>
        <w:t>3.</w:t>
      </w:r>
      <w:r w:rsidRPr="009C6B94">
        <w:rPr>
          <w:noProof/>
        </w:rPr>
        <w:tab/>
        <w:t>Anderson, R., May, R.: Directly transmitted infections diseases: control by vaccination. Science 215, 1053-1060 (1982) 10.1126/science.7063839</w:t>
      </w:r>
    </w:p>
    <w:p w14:paraId="2FE13E63" w14:textId="77777777" w:rsidR="009C6B94" w:rsidRPr="009C6B94" w:rsidRDefault="009C6B94" w:rsidP="009C6B94">
      <w:pPr>
        <w:pStyle w:val="EndNoteBibliography"/>
        <w:rPr>
          <w:noProof/>
        </w:rPr>
      </w:pPr>
      <w:r w:rsidRPr="009C6B94">
        <w:rPr>
          <w:noProof/>
        </w:rPr>
        <w:t>4.</w:t>
      </w:r>
      <w:r w:rsidRPr="009C6B94">
        <w:rPr>
          <w:noProof/>
        </w:rPr>
        <w:tab/>
        <w:t>Hethcote, H.W.: The Mathematics of Infectious Diseases. SIAM Rev. 42, 599–653 (2000) 10.1137/s0036144500371907</w:t>
      </w:r>
    </w:p>
    <w:p w14:paraId="637129C5" w14:textId="6FC68763" w:rsidR="009C6B94" w:rsidRPr="009C6B94" w:rsidRDefault="009C6B94" w:rsidP="009C6B94">
      <w:pPr>
        <w:pStyle w:val="EndNoteBibliography"/>
        <w:rPr>
          <w:noProof/>
        </w:rPr>
      </w:pPr>
      <w:r w:rsidRPr="009C6B94">
        <w:rPr>
          <w:noProof/>
        </w:rPr>
        <w:t>5.</w:t>
      </w:r>
      <w:r w:rsidRPr="009C6B94">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30" w:history="1">
        <w:r w:rsidRPr="009C6B94">
          <w:rPr>
            <w:rStyle w:val="Hyperlink"/>
            <w:noProof/>
          </w:rPr>
          <w:t>https://doi.org/10.1001/jama.2020.2648</w:t>
        </w:r>
      </w:hyperlink>
    </w:p>
    <w:p w14:paraId="78EC237D" w14:textId="57BF2F47" w:rsidR="009C6B94" w:rsidRPr="009C6B94" w:rsidRDefault="009C6B94" w:rsidP="009C6B94">
      <w:pPr>
        <w:pStyle w:val="EndNoteBibliography"/>
        <w:rPr>
          <w:noProof/>
        </w:rPr>
      </w:pPr>
      <w:r w:rsidRPr="009C6B94">
        <w:rPr>
          <w:noProof/>
        </w:rPr>
        <w:t>6.</w:t>
      </w:r>
      <w:r w:rsidRPr="009C6B94">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31" w:history="1">
        <w:r w:rsidRPr="009C6B94">
          <w:rPr>
            <w:rStyle w:val="Hyperlink"/>
            <w:noProof/>
          </w:rPr>
          <w:t>https://doi.org/10.1016/j.ijid.2020.02.058</w:t>
        </w:r>
      </w:hyperlink>
    </w:p>
    <w:p w14:paraId="10014FF1" w14:textId="01F33270" w:rsidR="009C6B94" w:rsidRPr="009C6B94" w:rsidRDefault="009C6B94" w:rsidP="009C6B94">
      <w:pPr>
        <w:pStyle w:val="EndNoteBibliography"/>
        <w:rPr>
          <w:noProof/>
        </w:rPr>
      </w:pPr>
      <w:r w:rsidRPr="009C6B94">
        <w:rPr>
          <w:noProof/>
        </w:rPr>
        <w:t>7.</w:t>
      </w:r>
      <w:r w:rsidRPr="009C6B94">
        <w:rPr>
          <w:noProof/>
        </w:rPr>
        <w:tab/>
        <w:t xml:space="preserve">Giordano, G., Blanchini, F., Bruno, R., Colaneri, P., Di Filippo, A., Di Matteo, A., Colaneri, M.: Modelling the COVID-19 epidemic and implementation of population-wide interventions in Italy. Nature Medicine (2020) </w:t>
      </w:r>
      <w:hyperlink r:id="rId32" w:history="1">
        <w:r w:rsidRPr="009C6B94">
          <w:rPr>
            <w:rStyle w:val="Hyperlink"/>
            <w:noProof/>
          </w:rPr>
          <w:t>https://doi.org/10.1038/s41591-020-0883-7</w:t>
        </w:r>
      </w:hyperlink>
    </w:p>
    <w:p w14:paraId="66E58D96" w14:textId="77777777" w:rsidR="009C6B94" w:rsidRPr="009C6B94" w:rsidRDefault="009C6B94" w:rsidP="009C6B94">
      <w:pPr>
        <w:pStyle w:val="EndNoteBibliography"/>
        <w:rPr>
          <w:noProof/>
        </w:rPr>
      </w:pPr>
      <w:r w:rsidRPr="009C6B94">
        <w:rPr>
          <w:noProof/>
        </w:rPr>
        <w:t>8.</w:t>
      </w:r>
      <w:r w:rsidRPr="009C6B94">
        <w:rPr>
          <w:noProof/>
        </w:rPr>
        <w:tab/>
        <w:t>Gumel, A.B., Ruan, S., Day, T., Watmough, J., Brauer, F., van den Driessche, P., Gabrielson, D., Bowman, C., Alexander, M.E., Ardal, S., Wu, J., Sahai, B.M.: Modelling strategies for controlling SARS outbreaks. Proc Biol Sci 271, 2223-2232 (2004) 10.1098/rspb.2004.2800</w:t>
      </w:r>
    </w:p>
    <w:p w14:paraId="2FA13AAD" w14:textId="77777777" w:rsidR="009C6B94" w:rsidRPr="009C6B94" w:rsidRDefault="009C6B94" w:rsidP="009C6B94">
      <w:pPr>
        <w:pStyle w:val="EndNoteBibliography"/>
        <w:rPr>
          <w:noProof/>
        </w:rPr>
      </w:pPr>
      <w:r w:rsidRPr="009C6B94">
        <w:rPr>
          <w:noProof/>
        </w:rPr>
        <w:t>9.</w:t>
      </w:r>
      <w:r w:rsidRPr="009C6B94">
        <w:rPr>
          <w:noProof/>
        </w:rPr>
        <w:tab/>
        <w:t xml:space="preserve">Klepac, P., Kucharski, A.J., Conlan, A.J., Kissler, S., Tang, M., Fry, H., Gog, J.R.: Contacts in context: large-scale setting-specific social mixing matrices from the BBC Pandemic project. medRxiv (2020) </w:t>
      </w:r>
    </w:p>
    <w:p w14:paraId="2F721AE3" w14:textId="77777777" w:rsidR="009C6B94" w:rsidRPr="009C6B94" w:rsidRDefault="009C6B94" w:rsidP="009C6B94">
      <w:pPr>
        <w:pStyle w:val="EndNoteBibliography"/>
        <w:rPr>
          <w:noProof/>
        </w:rPr>
      </w:pPr>
      <w:r w:rsidRPr="009C6B94">
        <w:rPr>
          <w:noProof/>
        </w:rPr>
        <w:t>10.</w:t>
      </w:r>
      <w:r w:rsidRPr="009C6B94">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2E05A6E3" w14:textId="03C05E30" w:rsidR="009C6B94" w:rsidRPr="009C6B94" w:rsidRDefault="009C6B94" w:rsidP="009C6B94">
      <w:pPr>
        <w:pStyle w:val="EndNoteBibliography"/>
        <w:rPr>
          <w:noProof/>
        </w:rPr>
      </w:pPr>
      <w:r w:rsidRPr="009C6B94">
        <w:rPr>
          <w:noProof/>
        </w:rPr>
        <w:t>11.</w:t>
      </w:r>
      <w:r w:rsidRPr="009C6B94">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33" w:history="1">
        <w:r w:rsidRPr="009C6B94">
          <w:rPr>
            <w:rStyle w:val="Hyperlink"/>
            <w:noProof/>
          </w:rPr>
          <w:t>https://doi.org/10.1016/S2214-109X(20)30074-7</w:t>
        </w:r>
      </w:hyperlink>
    </w:p>
    <w:p w14:paraId="45278EBF" w14:textId="77777777" w:rsidR="009C6B94" w:rsidRPr="009C6B94" w:rsidRDefault="009C6B94" w:rsidP="009C6B94">
      <w:pPr>
        <w:pStyle w:val="EndNoteBibliography"/>
        <w:rPr>
          <w:noProof/>
        </w:rPr>
      </w:pPr>
      <w:r w:rsidRPr="009C6B94">
        <w:rPr>
          <w:noProof/>
        </w:rPr>
        <w:t>12.</w:t>
      </w:r>
      <w:r w:rsidRPr="009C6B94">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174BDB96" w14:textId="77777777" w:rsidR="009C6B94" w:rsidRPr="009C6B94" w:rsidRDefault="009C6B94" w:rsidP="009C6B94">
      <w:pPr>
        <w:pStyle w:val="EndNoteBibliography"/>
        <w:rPr>
          <w:noProof/>
        </w:rPr>
      </w:pPr>
      <w:r w:rsidRPr="009C6B94">
        <w:rPr>
          <w:noProof/>
        </w:rPr>
        <w:lastRenderedPageBreak/>
        <w:t>13.</w:t>
      </w:r>
      <w:r w:rsidRPr="009C6B94">
        <w:rPr>
          <w:noProof/>
        </w:rPr>
        <w:tab/>
        <w:t>Angulo, J., Yu, H.-L., Langousis, A., Kolovos, A., Wang, J., Madrid, A.E., Christakos, G.: Spatiotemporal Infectious Disease Modeling: A BME-SIR Approach. PLOS ONE 8, e72168 (2013) 10.1371/journal.pone.0072168</w:t>
      </w:r>
    </w:p>
    <w:p w14:paraId="744A5766" w14:textId="77777777" w:rsidR="009C6B94" w:rsidRPr="009C6B94" w:rsidRDefault="009C6B94" w:rsidP="009C6B94">
      <w:pPr>
        <w:pStyle w:val="EndNoteBibliography"/>
        <w:rPr>
          <w:noProof/>
        </w:rPr>
      </w:pPr>
      <w:r w:rsidRPr="009C6B94">
        <w:rPr>
          <w:noProof/>
        </w:rPr>
        <w:t>14.</w:t>
      </w:r>
      <w:r w:rsidRPr="009C6B94">
        <w:rPr>
          <w:noProof/>
        </w:rPr>
        <w:tab/>
        <w:t>Keeling, M.J.: The effects of local spatial structure on epidemiological invasions. Proc Biol Sci 266, 859-867 (1999) 10.1098/rspb.1999.0716</w:t>
      </w:r>
    </w:p>
    <w:p w14:paraId="3EBE8151" w14:textId="77777777" w:rsidR="009C6B94" w:rsidRPr="009C6B94" w:rsidRDefault="009C6B94" w:rsidP="009C6B94">
      <w:pPr>
        <w:pStyle w:val="EndNoteBibliography"/>
        <w:rPr>
          <w:noProof/>
        </w:rPr>
      </w:pPr>
      <w:r w:rsidRPr="009C6B94">
        <w:rPr>
          <w:noProof/>
        </w:rPr>
        <w:t>15.</w:t>
      </w:r>
      <w:r w:rsidRPr="009C6B94">
        <w:rPr>
          <w:noProof/>
        </w:rPr>
        <w:tab/>
        <w:t>Danon, L., Brooks-Pollock, E., Bailey, M., Keeling, M.J.: A spatial model of CoVID-19 transmission in England and Wales: early spread and peak timing. medRxiv 2020.2002.2012.20022566 (2020) 10.1101/2020.02.12.20022566</w:t>
      </w:r>
    </w:p>
    <w:p w14:paraId="42E2420E" w14:textId="77777777" w:rsidR="009C6B94" w:rsidRPr="009C6B94" w:rsidRDefault="009C6B94" w:rsidP="009C6B94">
      <w:pPr>
        <w:pStyle w:val="EndNoteBibliography"/>
        <w:rPr>
          <w:noProof/>
        </w:rPr>
      </w:pPr>
      <w:r w:rsidRPr="009C6B94">
        <w:rPr>
          <w:noProof/>
        </w:rPr>
        <w:t>16.</w:t>
      </w:r>
      <w:r w:rsidRPr="009C6B94">
        <w:rPr>
          <w:noProof/>
        </w:rPr>
        <w:tab/>
        <w:t xml:space="preserve">Ziff, A.L., Ziff, R.M.: Fractal kinetics of COVID-19 pandemic. medRxiv (2020) </w:t>
      </w:r>
    </w:p>
    <w:p w14:paraId="7382966C" w14:textId="77777777" w:rsidR="009C6B94" w:rsidRPr="009C6B94" w:rsidRDefault="009C6B94" w:rsidP="009C6B94">
      <w:pPr>
        <w:pStyle w:val="EndNoteBibliography"/>
        <w:rPr>
          <w:noProof/>
        </w:rPr>
      </w:pPr>
      <w:r w:rsidRPr="009C6B94">
        <w:rPr>
          <w:noProof/>
        </w:rPr>
        <w:t>17.</w:t>
      </w:r>
      <w:r w:rsidRPr="009C6B94">
        <w:rPr>
          <w:noProof/>
        </w:rPr>
        <w:tab/>
        <w:t>Simoes, J.M.: Spatial Epidemic Modelling in Social Networks. AIP Conference Proceedings 776, 287-297 (2005) 10.1063/1.1985395</w:t>
      </w:r>
    </w:p>
    <w:p w14:paraId="254681A2" w14:textId="77777777" w:rsidR="009C6B94" w:rsidRPr="009C6B94" w:rsidRDefault="009C6B94" w:rsidP="009C6B94">
      <w:pPr>
        <w:pStyle w:val="EndNoteBibliography"/>
        <w:rPr>
          <w:noProof/>
        </w:rPr>
      </w:pPr>
      <w:r w:rsidRPr="009C6B94">
        <w:rPr>
          <w:noProof/>
        </w:rPr>
        <w:t>18.</w:t>
      </w:r>
      <w:r w:rsidRPr="009C6B94">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05A11EAA" w14:textId="77777777" w:rsidR="009C6B94" w:rsidRPr="009C6B94" w:rsidRDefault="009C6B94" w:rsidP="009C6B94">
      <w:pPr>
        <w:pStyle w:val="EndNoteBibliography"/>
        <w:rPr>
          <w:noProof/>
        </w:rPr>
      </w:pPr>
      <w:r w:rsidRPr="009C6B94">
        <w:rPr>
          <w:noProof/>
        </w:rPr>
        <w:t>19.</w:t>
      </w:r>
      <w:r w:rsidRPr="009C6B94">
        <w:rPr>
          <w:noProof/>
        </w:rPr>
        <w:tab/>
        <w:t>Hunter, E., Mac Namee, B., Kelleher, J.D.: A Taxonomy for Agent-Based Models in Human Infectious Disease Epidemiology. Journal of Artificial Societies and Social Simulation 20, 2 (2017) 10.18564/jasss.3414</w:t>
      </w:r>
    </w:p>
    <w:p w14:paraId="7733237E" w14:textId="77777777" w:rsidR="009C6B94" w:rsidRPr="009C6B94" w:rsidRDefault="009C6B94" w:rsidP="009C6B94">
      <w:pPr>
        <w:pStyle w:val="EndNoteBibliography"/>
        <w:rPr>
          <w:noProof/>
        </w:rPr>
      </w:pPr>
      <w:r w:rsidRPr="009C6B94">
        <w:rPr>
          <w:noProof/>
        </w:rPr>
        <w:t>20.</w:t>
      </w:r>
      <w:r w:rsidRPr="009C6B94">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258C679B" w14:textId="77777777" w:rsidR="009C6B94" w:rsidRPr="009C6B94" w:rsidRDefault="009C6B94" w:rsidP="009C6B94">
      <w:pPr>
        <w:pStyle w:val="EndNoteBibliography"/>
        <w:rPr>
          <w:noProof/>
        </w:rPr>
      </w:pPr>
      <w:r w:rsidRPr="009C6B94">
        <w:rPr>
          <w:noProof/>
        </w:rPr>
        <w:t>21.</w:t>
      </w:r>
      <w:r w:rsidRPr="009C6B94">
        <w:rPr>
          <w:noProof/>
        </w:rPr>
        <w:tab/>
        <w:t>Wang, C.J., Ng, C.Y., Brook, R.H.: Response to COVID-19 in Taiwan: Big Data Analytics, New Technology, and Proactive Testing. JAMA 323, 1341-1342 (2020) 10.1001/jama.2020.3151</w:t>
      </w:r>
    </w:p>
    <w:p w14:paraId="4A821CCC" w14:textId="68E56532" w:rsidR="009C6B94" w:rsidRPr="009C6B94" w:rsidRDefault="009C6B94" w:rsidP="009C6B94">
      <w:pPr>
        <w:pStyle w:val="EndNoteBibliography"/>
        <w:rPr>
          <w:noProof/>
        </w:rPr>
      </w:pPr>
      <w:r w:rsidRPr="009C6B94">
        <w:rPr>
          <w:noProof/>
        </w:rPr>
        <w:t>22.</w:t>
      </w:r>
      <w:r w:rsidRPr="009C6B94">
        <w:rPr>
          <w:noProof/>
        </w:rPr>
        <w:tab/>
        <w:t xml:space="preserve">Zhou, C., Su, F., Pei, T., Zhang, A., Du, Y., Luo, B., Cao, Z., Wang, J., Yuan, W., Zhu, Y., Song, C., Chen, J., Xu, J., Li, F., Ma, T., Jiang, L., Yan, F., Yi, J., Hu, Y., Liao, Y., Xiao, H.: COVID-19: Challenges to GIS with Big Data. Geography and Sustainability 1, 77-87 (2020) </w:t>
      </w:r>
      <w:hyperlink r:id="rId34" w:history="1">
        <w:r w:rsidRPr="009C6B94">
          <w:rPr>
            <w:rStyle w:val="Hyperlink"/>
            <w:noProof/>
          </w:rPr>
          <w:t>https://doi.org/10.1016/j.geosus.2020.03.005</w:t>
        </w:r>
      </w:hyperlink>
    </w:p>
    <w:p w14:paraId="4A8C4B13" w14:textId="14515257" w:rsidR="009C6B94" w:rsidRPr="009C6B94" w:rsidRDefault="009C6B94" w:rsidP="009C6B94">
      <w:pPr>
        <w:pStyle w:val="EndNoteBibliography"/>
        <w:rPr>
          <w:noProof/>
        </w:rPr>
      </w:pPr>
      <w:r w:rsidRPr="009C6B94">
        <w:rPr>
          <w:noProof/>
        </w:rPr>
        <w:t>23.</w:t>
      </w:r>
      <w:r w:rsidRPr="009C6B94">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35" w:history="1">
        <w:r w:rsidRPr="009C6B94">
          <w:rPr>
            <w:rStyle w:val="Hyperlink"/>
            <w:noProof/>
          </w:rPr>
          <w:t>https://doi.org/10.1016/j.ssci.2020.104773</w:t>
        </w:r>
      </w:hyperlink>
    </w:p>
    <w:p w14:paraId="5D2311EA" w14:textId="4B356ECA" w:rsidR="009C6B94" w:rsidRPr="009C6B94" w:rsidRDefault="009C6B94" w:rsidP="009C6B94">
      <w:pPr>
        <w:pStyle w:val="EndNoteBibliography"/>
        <w:rPr>
          <w:noProof/>
        </w:rPr>
      </w:pPr>
      <w:r w:rsidRPr="009C6B94">
        <w:rPr>
          <w:noProof/>
        </w:rPr>
        <w:t>24.</w:t>
      </w:r>
      <w:r w:rsidRPr="009C6B94">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36" w:history="1">
        <w:r w:rsidRPr="009C6B94">
          <w:rPr>
            <w:rStyle w:val="Hyperlink"/>
            <w:noProof/>
          </w:rPr>
          <w:t>https://doi.org/10.1101/2020.03.24.20042291</w:t>
        </w:r>
      </w:hyperlink>
    </w:p>
    <w:p w14:paraId="72268EF0" w14:textId="77777777" w:rsidR="009C6B94" w:rsidRPr="009C6B94" w:rsidRDefault="009C6B94" w:rsidP="009C6B94">
      <w:pPr>
        <w:pStyle w:val="EndNoteBibliography"/>
        <w:rPr>
          <w:noProof/>
        </w:rPr>
      </w:pPr>
      <w:r w:rsidRPr="009C6B94">
        <w:rPr>
          <w:noProof/>
        </w:rPr>
        <w:t>25.</w:t>
      </w:r>
      <w:r w:rsidRPr="009C6B94">
        <w:rPr>
          <w:noProof/>
        </w:rPr>
        <w:tab/>
        <w:t>Yin, J., Redovich, J.: Kinetic Modeling of Virus Growth in Cells. Microbiology and Molecular Biology Reviews 82, e00066-00017 (2018) 10.1128/MMBR.00066-17</w:t>
      </w:r>
    </w:p>
    <w:p w14:paraId="46A8A9BC" w14:textId="77777777" w:rsidR="009C6B94" w:rsidRPr="009C6B94" w:rsidRDefault="009C6B94" w:rsidP="009C6B94">
      <w:pPr>
        <w:pStyle w:val="EndNoteBibliography"/>
        <w:rPr>
          <w:noProof/>
        </w:rPr>
      </w:pPr>
      <w:r w:rsidRPr="009C6B94">
        <w:rPr>
          <w:noProof/>
        </w:rPr>
        <w:t>26.</w:t>
      </w:r>
      <w:r w:rsidRPr="009C6B94">
        <w:rPr>
          <w:noProof/>
        </w:rPr>
        <w:tab/>
        <w:t>Biebricher, C.K., Eigen, M., Gardiner, W.C.: Kinetics of ribonucleic acid replication. Biochemistry 22, 2544-2559 (1983) 10.1021/bi00279a036</w:t>
      </w:r>
    </w:p>
    <w:p w14:paraId="040D1708" w14:textId="69E4B164" w:rsidR="009C6B94" w:rsidRPr="009C6B94" w:rsidRDefault="009C6B94" w:rsidP="009C6B94">
      <w:pPr>
        <w:pStyle w:val="EndNoteBibliography"/>
        <w:rPr>
          <w:noProof/>
        </w:rPr>
      </w:pPr>
      <w:r w:rsidRPr="009C6B94">
        <w:rPr>
          <w:noProof/>
        </w:rPr>
        <w:t>27.</w:t>
      </w:r>
      <w:r w:rsidRPr="009C6B94">
        <w:rPr>
          <w:noProof/>
        </w:rPr>
        <w:tab/>
        <w:t xml:space="preserve">Richard Eiser, J., Bostrom, A., Burton, I., Johnston, D.M., McClure, J., Paton, D., van der Pligt, J., White, M.P.: Risk interpretation and action: A conceptual framework for responses to natural hazards. International Journal of Disaster Risk Reduction 1, 5-16 (2012) </w:t>
      </w:r>
      <w:hyperlink r:id="rId37" w:history="1">
        <w:r w:rsidRPr="009C6B94">
          <w:rPr>
            <w:rStyle w:val="Hyperlink"/>
            <w:noProof/>
          </w:rPr>
          <w:t>https://doi.org/10.1016/j.ijdrr.2012.05.002</w:t>
        </w:r>
      </w:hyperlink>
    </w:p>
    <w:p w14:paraId="797B7548" w14:textId="1A3BD2A7" w:rsidR="00A41CB4" w:rsidRDefault="0011114A">
      <w:r>
        <w:fldChar w:fldCharType="end"/>
      </w:r>
    </w:p>
    <w:sectPr w:rsidR="00A41CB4" w:rsidSect="00205CEC">
      <w:footerReference w:type="even" r:id="rId38"/>
      <w:footerReference w:type="default" r:id="rId39"/>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D01584" w14:textId="77777777" w:rsidR="005F0145" w:rsidRDefault="005F0145" w:rsidP="00205CEC">
      <w:r>
        <w:separator/>
      </w:r>
    </w:p>
  </w:endnote>
  <w:endnote w:type="continuationSeparator" w:id="0">
    <w:p w14:paraId="30DECDAA" w14:textId="77777777" w:rsidR="005F0145" w:rsidRDefault="005F0145" w:rsidP="00205C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Euclid Symbol">
    <w:panose1 w:val="02050102010706020507"/>
    <w:charset w:val="80"/>
    <w:family w:val="decorative"/>
    <w:pitch w:val="variable"/>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EndPr>
      <w:rPr>
        <w:rStyle w:val="PageNumber"/>
      </w:rPr>
    </w:sdtEndPr>
    <w:sdtContent>
      <w:p w14:paraId="7D9D1CFC" w14:textId="06123BD5" w:rsidR="00205CEC" w:rsidRDefault="00205CEC" w:rsidP="0070275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205CEC" w:rsidRDefault="00205CEC"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EndPr>
      <w:rPr>
        <w:rStyle w:val="PageNumber"/>
      </w:rPr>
    </w:sdtEndPr>
    <w:sdtContent>
      <w:p w14:paraId="6AA52034" w14:textId="335B524B" w:rsidR="00205CEC" w:rsidRDefault="00205CEC" w:rsidP="0070275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205CEC" w:rsidRDefault="00205CEC"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132331" w14:textId="77777777" w:rsidR="005F0145" w:rsidRDefault="005F0145" w:rsidP="00205CEC">
      <w:r>
        <w:separator/>
      </w:r>
    </w:p>
  </w:footnote>
  <w:footnote w:type="continuationSeparator" w:id="0">
    <w:p w14:paraId="7C58E244" w14:textId="77777777" w:rsidR="005F0145" w:rsidRDefault="005F0145" w:rsidP="00205CE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record-ids&gt;&lt;/item&gt;&lt;/Libraries&gt;"/>
  </w:docVars>
  <w:rsids>
    <w:rsidRoot w:val="0014064D"/>
    <w:rsid w:val="0000227E"/>
    <w:rsid w:val="00002DF1"/>
    <w:rsid w:val="00006C70"/>
    <w:rsid w:val="0004656E"/>
    <w:rsid w:val="0004675E"/>
    <w:rsid w:val="000702F7"/>
    <w:rsid w:val="000708E9"/>
    <w:rsid w:val="00077136"/>
    <w:rsid w:val="00081ED4"/>
    <w:rsid w:val="000A24CA"/>
    <w:rsid w:val="000A5341"/>
    <w:rsid w:val="000A5FD6"/>
    <w:rsid w:val="00101D01"/>
    <w:rsid w:val="0010500C"/>
    <w:rsid w:val="0011114A"/>
    <w:rsid w:val="00130C34"/>
    <w:rsid w:val="0014064D"/>
    <w:rsid w:val="00141EC7"/>
    <w:rsid w:val="001508F4"/>
    <w:rsid w:val="001932BB"/>
    <w:rsid w:val="001C76B6"/>
    <w:rsid w:val="001D3AEF"/>
    <w:rsid w:val="001E3962"/>
    <w:rsid w:val="00200EA8"/>
    <w:rsid w:val="00201C51"/>
    <w:rsid w:val="00205CEC"/>
    <w:rsid w:val="00211CDF"/>
    <w:rsid w:val="0024322C"/>
    <w:rsid w:val="00250AAA"/>
    <w:rsid w:val="002633A9"/>
    <w:rsid w:val="00275BBB"/>
    <w:rsid w:val="002B1595"/>
    <w:rsid w:val="002E6E35"/>
    <w:rsid w:val="003475CB"/>
    <w:rsid w:val="00386D10"/>
    <w:rsid w:val="004707EC"/>
    <w:rsid w:val="004C58E1"/>
    <w:rsid w:val="00580A50"/>
    <w:rsid w:val="00591EE7"/>
    <w:rsid w:val="005E07EF"/>
    <w:rsid w:val="005F0145"/>
    <w:rsid w:val="00615B64"/>
    <w:rsid w:val="006465EE"/>
    <w:rsid w:val="006978B2"/>
    <w:rsid w:val="006E17CC"/>
    <w:rsid w:val="00707395"/>
    <w:rsid w:val="007238FC"/>
    <w:rsid w:val="00760B56"/>
    <w:rsid w:val="007B048D"/>
    <w:rsid w:val="007B63DA"/>
    <w:rsid w:val="007D1E71"/>
    <w:rsid w:val="00831BED"/>
    <w:rsid w:val="00836B82"/>
    <w:rsid w:val="00837C60"/>
    <w:rsid w:val="00895D36"/>
    <w:rsid w:val="008A3669"/>
    <w:rsid w:val="008A56AF"/>
    <w:rsid w:val="008B7610"/>
    <w:rsid w:val="008C1006"/>
    <w:rsid w:val="008C58D6"/>
    <w:rsid w:val="008E1C44"/>
    <w:rsid w:val="008E2428"/>
    <w:rsid w:val="00905C25"/>
    <w:rsid w:val="00925DE6"/>
    <w:rsid w:val="00971C1E"/>
    <w:rsid w:val="00982B35"/>
    <w:rsid w:val="009B7339"/>
    <w:rsid w:val="009C03BC"/>
    <w:rsid w:val="009C6B94"/>
    <w:rsid w:val="009C70C1"/>
    <w:rsid w:val="009E453D"/>
    <w:rsid w:val="009F4214"/>
    <w:rsid w:val="00A41CB4"/>
    <w:rsid w:val="00A905F2"/>
    <w:rsid w:val="00AA6EE7"/>
    <w:rsid w:val="00AD39E5"/>
    <w:rsid w:val="00AE2502"/>
    <w:rsid w:val="00AE4C8A"/>
    <w:rsid w:val="00B05583"/>
    <w:rsid w:val="00B15680"/>
    <w:rsid w:val="00B16E3E"/>
    <w:rsid w:val="00B2575D"/>
    <w:rsid w:val="00B81293"/>
    <w:rsid w:val="00B9464A"/>
    <w:rsid w:val="00BA3A52"/>
    <w:rsid w:val="00C27C51"/>
    <w:rsid w:val="00C35442"/>
    <w:rsid w:val="00C35EF1"/>
    <w:rsid w:val="00CA3B20"/>
    <w:rsid w:val="00CA6E4C"/>
    <w:rsid w:val="00CB4CC3"/>
    <w:rsid w:val="00CC1644"/>
    <w:rsid w:val="00CE45E7"/>
    <w:rsid w:val="00CE6D85"/>
    <w:rsid w:val="00CF1226"/>
    <w:rsid w:val="00CF546D"/>
    <w:rsid w:val="00D30CA0"/>
    <w:rsid w:val="00D509E0"/>
    <w:rsid w:val="00D5526F"/>
    <w:rsid w:val="00D57DEA"/>
    <w:rsid w:val="00D767D6"/>
    <w:rsid w:val="00D815EE"/>
    <w:rsid w:val="00DE00A8"/>
    <w:rsid w:val="00E029E4"/>
    <w:rsid w:val="00E501A1"/>
    <w:rsid w:val="00E617A3"/>
    <w:rsid w:val="00E626CB"/>
    <w:rsid w:val="00E76A30"/>
    <w:rsid w:val="00EC0319"/>
    <w:rsid w:val="00EE6A1A"/>
    <w:rsid w:val="00F2641B"/>
    <w:rsid w:val="00F51803"/>
    <w:rsid w:val="00F639C0"/>
    <w:rsid w:val="00F63C94"/>
    <w:rsid w:val="00F95C6B"/>
    <w:rsid w:val="00FA4D34"/>
    <w:rsid w:val="00FA5E93"/>
    <w:rsid w:val="00FB389E"/>
    <w:rsid w:val="00FC0501"/>
    <w:rsid w:val="00FF430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footer" Target="footer2.xml"/><Relationship Id="rId21" Type="http://schemas.openxmlformats.org/officeDocument/2006/relationships/image" Target="media/image15.png"/><Relationship Id="rId34" Type="http://schemas.openxmlformats.org/officeDocument/2006/relationships/hyperlink" Target="https://doi.org/10.1016/j.geosus.2020.03.005" TargetMode="Externa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doi.org/10.1038/s41591-020-0883-7" TargetMode="External"/><Relationship Id="rId37" Type="http://schemas.openxmlformats.org/officeDocument/2006/relationships/hyperlink" Target="https://doi.org/10.1016/j.ijdrr.2012.05.002" TargetMode="Externa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hyperlink" Target="https://doi.org/10.1101/2020.03.24.20042291" TargetMode="Externa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yperlink" Target="https://doi.org/10.1016/j.ijid.2020.02.058"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hyperlink" Target="https://doi.org/10.1001/jama.2020.2648" TargetMode="External"/><Relationship Id="rId35" Type="http://schemas.openxmlformats.org/officeDocument/2006/relationships/hyperlink" Target="https://doi.org/10.1016/j.ssci.2020.104773" TargetMode="External"/><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hyperlink" Target="https://doi.org/10.1016/S2214-109X(20)30074-7" TargetMode="External"/><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9</TotalTime>
  <Pages>14</Pages>
  <Words>5746</Words>
  <Characters>32758</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38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51</cp:revision>
  <dcterms:created xsi:type="dcterms:W3CDTF">2020-05-18T06:36:00Z</dcterms:created>
  <dcterms:modified xsi:type="dcterms:W3CDTF">2020-08-13T08:08:00Z</dcterms:modified>
</cp:coreProperties>
</file>